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bidi/>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006E721" w:rsidR="00F440B6" w:rsidRPr="00CA5A3C" w:rsidRDefault="00A84C65" w:rsidP="00C22725">
      <w:pPr>
        <w:pStyle w:val="Heading2"/>
        <w:bidi/>
        <w:rPr>
          <w:rFonts w:ascii="Sakkal Majalla" w:hAnsi="Sakkal Majalla" w:cs="Sakkal Majalla"/>
          <w:b/>
          <w:bCs/>
          <w:sz w:val="36"/>
          <w:szCs w:val="36"/>
          <w:highlight w:val="white"/>
        </w:rPr>
      </w:pPr>
      <w:r w:rsidRPr="00CA5A3C">
        <w:rPr>
          <w:rFonts w:ascii="Sakkal Majalla" w:hAnsi="Sakkal Majalla" w:cs="Sakkal Majalla" w:hint="cs"/>
          <w:b/>
          <w:bCs/>
          <w:sz w:val="36"/>
          <w:szCs w:val="36"/>
          <w:highlight w:val="white"/>
          <w:rtl/>
        </w:rPr>
        <w:t xml:space="preserve">أ. </w:t>
      </w:r>
      <w:r w:rsidR="00CA5A3C" w:rsidRPr="00CA5A3C">
        <w:rPr>
          <w:rFonts w:ascii="Sakkal Majalla" w:hAnsi="Sakkal Majalla" w:cs="Sakkal Majalla" w:hint="cs"/>
          <w:b/>
          <w:bCs/>
          <w:color w:val="000000" w:themeColor="text1"/>
          <w:sz w:val="36"/>
          <w:szCs w:val="36"/>
          <w:rtl/>
        </w:rPr>
        <w:t>- الدراسات النظرية</w:t>
      </w:r>
    </w:p>
    <w:p w14:paraId="5042CF70" w14:textId="2315EF45" w:rsidR="007507E6" w:rsidRPr="007507E6" w:rsidRDefault="00E905E6" w:rsidP="007507E6">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البَلَاغَة</w:t>
      </w:r>
    </w:p>
    <w:p w14:paraId="0BC32438" w14:textId="20B9817B" w:rsidR="007507E6" w:rsidRPr="007507E6" w:rsidRDefault="007507E6" w:rsidP="00034369">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البلاغة</w:t>
      </w:r>
    </w:p>
    <w:p w14:paraId="631C8E15" w14:textId="4BC2D070" w:rsidR="003B0C26" w:rsidRDefault="00A84C65" w:rsidP="007507E6">
      <w:pPr>
        <w:bidi/>
        <w:spacing w:line="360" w:lineRule="auto"/>
        <w:ind w:left="54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7507E6">
      <w:pPr>
        <w:bidi/>
        <w:spacing w:line="360" w:lineRule="auto"/>
        <w:ind w:left="54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lastRenderedPageBreak/>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7507E6">
      <w:pPr>
        <w:bidi/>
        <w:spacing w:line="360" w:lineRule="auto"/>
        <w:ind w:left="54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bidi/>
        <w:spacing w:line="360" w:lineRule="auto"/>
        <w:ind w:left="540" w:firstLine="630"/>
        <w:jc w:val="both"/>
        <w:rPr>
          <w:rFonts w:ascii="Sakkal Majalla" w:eastAsia="Noto Naskh Arabic" w:hAnsi="Sakkal Majalla" w:cs="Sakkal Majalla"/>
          <w:color w:val="27272A"/>
          <w:sz w:val="36"/>
          <w:szCs w:val="36"/>
          <w:rtl/>
        </w:rPr>
      </w:pPr>
    </w:p>
    <w:p w14:paraId="285BA55E" w14:textId="07A91F28" w:rsidR="007507E6" w:rsidRPr="007507E6" w:rsidRDefault="007507E6" w:rsidP="00034369">
      <w:pPr>
        <w:pStyle w:val="Heading4"/>
        <w:rPr>
          <w:rtl/>
        </w:rPr>
      </w:pPr>
      <w:r>
        <w:rPr>
          <w:rFonts w:hint="cs"/>
          <w:rtl/>
        </w:rPr>
        <w:lastRenderedPageBreak/>
        <w:t xml:space="preserve">ب.) </w:t>
      </w:r>
      <w:r w:rsidRPr="007507E6">
        <w:rPr>
          <w:rFonts w:hint="cs"/>
          <w:rtl/>
        </w:rPr>
        <w:t>موضوعات علم البلاغة</w:t>
      </w:r>
    </w:p>
    <w:p w14:paraId="1390AE5A" w14:textId="428EC534" w:rsidR="006D1DCE" w:rsidRDefault="008E2A0C" w:rsidP="007507E6">
      <w:pPr>
        <w:bidi/>
        <w:spacing w:line="360" w:lineRule="auto"/>
        <w:ind w:left="54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7507E6">
      <w:pPr>
        <w:bidi/>
        <w:spacing w:line="360" w:lineRule="auto"/>
        <w:ind w:left="54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7507E6">
      <w:pPr>
        <w:bidi/>
        <w:spacing w:line="360" w:lineRule="auto"/>
        <w:ind w:left="540" w:firstLine="63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 xml:space="preserve">بشكل واضح، يقترب مناقشة علم المعاني من علم النحو، ويقترب علم البيان من شرح اللغة (فقه اللغة)، لأن كليهما، سواء كان علم المعاني أو علم البيان، يركز كل منهما </w:t>
      </w:r>
      <w:r w:rsidRPr="00A029BE">
        <w:rPr>
          <w:rFonts w:ascii="Sakkal Majalla" w:eastAsia="Noto Naskh Arabic" w:hAnsi="Sakkal Majalla" w:cs="Sakkal Majalla"/>
          <w:color w:val="27272A"/>
          <w:sz w:val="36"/>
          <w:szCs w:val="36"/>
          <w:rtl/>
        </w:rPr>
        <w:lastRenderedPageBreak/>
        <w:t>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lastRenderedPageBreak/>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37262D18"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 xml:space="preserve">د الحكم على جودة الاستعارة أو قبحها عند الجرجاني هو قبول النفس أو نفورها وأن ذلك أكثر من الحجج الدالة على جودة الاستعارة أو </w:t>
      </w:r>
      <w:r w:rsidRPr="0042095A">
        <w:rPr>
          <w:rFonts w:ascii="Sakkal Majalla" w:eastAsia="Noto Naskh Arabic" w:hAnsi="Sakkal Majalla" w:cs="Sakkal Majalla"/>
          <w:color w:val="000000" w:themeColor="text1"/>
          <w:sz w:val="36"/>
          <w:szCs w:val="36"/>
          <w:rtl/>
        </w:rPr>
        <w:lastRenderedPageBreak/>
        <w:t>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bidi/>
        <w:spacing w:line="360" w:lineRule="auto"/>
        <w:ind w:left="540" w:firstLine="630"/>
        <w:jc w:val="both"/>
        <w:rPr>
          <w:rFonts w:ascii="Sakkal Majalla" w:eastAsia="Noto Naskh Arabic" w:hAnsi="Sakkal Majalla" w:cs="Sakkal Majalla"/>
          <w:color w:val="27272A"/>
          <w:sz w:val="36"/>
          <w:szCs w:val="36"/>
        </w:rPr>
      </w:pPr>
    </w:p>
    <w:p w14:paraId="7582C4A8" w14:textId="7433AF7F" w:rsidR="00C22725" w:rsidRPr="00C22725" w:rsidRDefault="00C22725" w:rsidP="00034369">
      <w:pPr>
        <w:pStyle w:val="Heading4"/>
        <w:numPr>
          <w:ilvl w:val="0"/>
          <w:numId w:val="8"/>
        </w:numPr>
      </w:pPr>
      <w:r w:rsidRPr="00C22725">
        <w:rPr>
          <w:rFonts w:hint="cs"/>
          <w:rtl/>
        </w:rPr>
        <w:t>دور علم البلاغة في تفسير القرآن الكريم</w:t>
      </w:r>
    </w:p>
    <w:p w14:paraId="12234973" w14:textId="0118E934"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w:t>
      </w:r>
      <w:r w:rsidRPr="00C77C6C">
        <w:rPr>
          <w:rFonts w:ascii="Sakkal Majalla" w:eastAsia="Noto Naskh Arabic" w:hAnsi="Sakkal Majalla" w:cs="Sakkal Majalla"/>
          <w:color w:val="000000" w:themeColor="text1"/>
          <w:sz w:val="36"/>
          <w:szCs w:val="36"/>
          <w:rtl/>
          <w:lang w:bidi="ar-EG"/>
        </w:rPr>
        <w:lastRenderedPageBreak/>
        <w:t>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11"/>
      </w:r>
    </w:p>
    <w:p w14:paraId="3CAC10C0" w14:textId="77777777" w:rsidR="00FA1A50" w:rsidRDefault="00FA1A50" w:rsidP="00034369">
      <w:pPr>
        <w:bidi/>
        <w:spacing w:line="360" w:lineRule="auto"/>
        <w:jc w:val="both"/>
        <w:rPr>
          <w:rFonts w:ascii="Sakkal Majalla" w:eastAsia="Noto Naskh Arabic" w:hAnsi="Sakkal Majalla" w:cs="Sakkal Majalla"/>
          <w:color w:val="000000" w:themeColor="text1"/>
          <w:sz w:val="36"/>
          <w:szCs w:val="36"/>
          <w:rtl/>
        </w:rPr>
      </w:pPr>
    </w:p>
    <w:p w14:paraId="45C7B69F" w14:textId="69B6E86F" w:rsidR="0042095A" w:rsidRPr="00863C74" w:rsidRDefault="00B108BB" w:rsidP="00FC0B0E">
      <w:pPr>
        <w:pStyle w:val="Heading3"/>
        <w:ind w:firstLine="0"/>
      </w:pPr>
      <w:r>
        <w:rPr>
          <w:rFonts w:hint="cs"/>
          <w:rtl/>
        </w:rPr>
        <w:t>2</w:t>
      </w:r>
      <w:r w:rsidR="008A678D" w:rsidRPr="00863C74">
        <w:rPr>
          <w:rFonts w:hint="cs"/>
          <w:rtl/>
        </w:rPr>
        <w:t>. مفهوم علم المع</w:t>
      </w:r>
      <w:r w:rsidR="00583A6E" w:rsidRPr="00863C74">
        <w:rPr>
          <w:rFonts w:hint="cs"/>
          <w:rtl/>
        </w:rPr>
        <w:t>ا</w:t>
      </w:r>
      <w:r w:rsidR="008A678D" w:rsidRPr="00863C74">
        <w:rPr>
          <w:rFonts w:hint="cs"/>
          <w:rtl/>
        </w:rPr>
        <w:t>نى</w:t>
      </w:r>
    </w:p>
    <w:p w14:paraId="62E7ACFB" w14:textId="4422E68E" w:rsidR="00034369" w:rsidRPr="00034369" w:rsidRDefault="00034369" w:rsidP="00034369">
      <w:pPr>
        <w:pStyle w:val="Heading4"/>
        <w:rPr>
          <w:rtl/>
        </w:rPr>
      </w:pPr>
      <w:r w:rsidRPr="00034369">
        <w:rPr>
          <w:rFonts w:hint="cs"/>
          <w:rtl/>
        </w:rPr>
        <w:t>ا.)</w:t>
      </w:r>
      <w:r>
        <w:rPr>
          <w:rFonts w:hint="cs"/>
          <w:rtl/>
        </w:rPr>
        <w:t xml:space="preserve"> </w:t>
      </w:r>
      <w:r w:rsidRPr="00034369">
        <w:rPr>
          <w:rFonts w:hint="cs"/>
          <w:rtl/>
        </w:rPr>
        <w:t>تعرف علم المعانى</w:t>
      </w:r>
    </w:p>
    <w:p w14:paraId="01DD1C9C" w14:textId="199E246A" w:rsidR="00A029BE" w:rsidRDefault="00CC3742" w:rsidP="00034369">
      <w:pPr>
        <w:bidi/>
        <w:spacing w:line="360" w:lineRule="auto"/>
        <w:ind w:left="450" w:firstLine="63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2"/>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3"/>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D3662A">
      <w:pPr>
        <w:bidi/>
        <w:spacing w:line="360" w:lineRule="auto"/>
        <w:ind w:left="270" w:firstLine="63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lastRenderedPageBreak/>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4"/>
      </w:r>
    </w:p>
    <w:p w14:paraId="44E3A75E" w14:textId="361EA73B" w:rsidR="005A5F9D" w:rsidRDefault="005A5F9D"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lang w:val="en-US" w:bidi="ar-EG"/>
        </w:rPr>
      </w:pPr>
    </w:p>
    <w:p w14:paraId="63685383" w14:textId="1CF59845" w:rsidR="00863C74" w:rsidRPr="00114A74" w:rsidRDefault="00FC0B0E" w:rsidP="00FC0B0E">
      <w:pPr>
        <w:pStyle w:val="Heading3"/>
        <w:ind w:firstLine="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الكلام ال</w:t>
      </w:r>
      <w:r w:rsidR="00863C74" w:rsidRPr="00114A74">
        <w:rPr>
          <w:rtl/>
        </w:rPr>
        <w:t>إ</w:t>
      </w:r>
      <w:r w:rsidR="00863C74" w:rsidRPr="00114A74">
        <w:rPr>
          <w:rFonts w:hint="cs"/>
          <w:rtl/>
        </w:rPr>
        <w:t xml:space="preserve">نشاء </w:t>
      </w:r>
    </w:p>
    <w:p w14:paraId="726B41E8" w14:textId="6567D2DD" w:rsidR="005A5F9D" w:rsidRDefault="005A5F9D" w:rsidP="007052A9">
      <w:pPr>
        <w:bidi/>
        <w:spacing w:line="360" w:lineRule="auto"/>
        <w:ind w:left="270" w:firstLine="63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w:t>
      </w:r>
      <w:r w:rsidRPr="005A5F9D">
        <w:rPr>
          <w:rFonts w:ascii="Sakkal Majalla" w:eastAsia="Noto Naskh Arabic" w:hAnsi="Sakkal Majalla" w:cs="Sakkal Majalla"/>
          <w:color w:val="27272A"/>
          <w:sz w:val="36"/>
          <w:szCs w:val="36"/>
          <w:rtl/>
          <w:lang w:val="en-US" w:bidi="ar-EG"/>
        </w:rPr>
        <w:lastRenderedPageBreak/>
        <w:t>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5"/>
      </w:r>
    </w:p>
    <w:p w14:paraId="0591A39E" w14:textId="600549FB" w:rsidR="00863C74" w:rsidRDefault="00EF55D3"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6"/>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034369">
      <w:pPr>
        <w:pStyle w:val="Heading4"/>
        <w:numPr>
          <w:ilvl w:val="0"/>
          <w:numId w:val="9"/>
        </w:numPr>
        <w:rPr>
          <w:rtl/>
        </w:rPr>
      </w:pPr>
      <w:r w:rsidRPr="00A44A3C">
        <w:rPr>
          <w:rFonts w:hint="cs"/>
          <w:rtl/>
        </w:rPr>
        <w:t>أقس</w:t>
      </w:r>
      <w:r>
        <w:rPr>
          <w:rFonts w:hint="cs"/>
          <w:rtl/>
        </w:rPr>
        <w:t>ا</w:t>
      </w:r>
      <w:r w:rsidRPr="00A44A3C">
        <w:rPr>
          <w:rFonts w:hint="cs"/>
          <w:rtl/>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الواو » فرع عن الباء ، وتدخل على الإسم الظاهر فقط ، نحو قوله تعالى : ( والليل إذا يغشى ، والنهار إذا تجلى ، وما خلق الذكر والأنثى ، إن </w:t>
      </w:r>
      <w:r w:rsidRPr="009C31C2">
        <w:rPr>
          <w:rFonts w:ascii="Sakkal Majalla" w:hAnsi="Sakkal Majalla" w:cs="Sakkal Majalla"/>
          <w:sz w:val="36"/>
          <w:szCs w:val="36"/>
          <w:rtl/>
          <w:lang w:val="en-US" w:bidi="ar-EG"/>
        </w:rPr>
        <w:lastRenderedPageBreak/>
        <w:t>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lastRenderedPageBreak/>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7"/>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46F711C5" w:rsidR="00977036" w:rsidRDefault="00FC0B0E" w:rsidP="00FC0B0E">
      <w:pPr>
        <w:pStyle w:val="Heading3"/>
        <w:ind w:firstLine="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47280A">
        <w:rPr>
          <w:rFonts w:hint="cs"/>
          <w:rtl/>
        </w:rPr>
        <w:t>ال</w:t>
      </w:r>
      <w:r w:rsidR="00114A74">
        <w:rPr>
          <w:rFonts w:hint="cs"/>
          <w:rtl/>
        </w:rPr>
        <w:t>أسلوب الأمر</w:t>
      </w:r>
      <w:r w:rsidR="00805905">
        <w:rPr>
          <w:rFonts w:hint="cs"/>
          <w:rtl/>
        </w:rPr>
        <w:t xml:space="preserve">  </w:t>
      </w:r>
    </w:p>
    <w:p w14:paraId="27EC9355" w14:textId="35F4E3A3" w:rsidR="00495F0B" w:rsidRPr="00495F0B" w:rsidRDefault="00495F0B" w:rsidP="00495F0B">
      <w:pPr>
        <w:pStyle w:val="Heading4"/>
        <w:rPr>
          <w:rFonts w:hint="cs"/>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w:t>
      </w:r>
      <w:r>
        <w:rPr>
          <w:rFonts w:hint="cs"/>
          <w:highlight w:val="white"/>
          <w:rtl/>
        </w:rPr>
        <w:t>الأسلوب الأمر</w:t>
      </w:r>
    </w:p>
    <w:p w14:paraId="2ABDF653" w14:textId="589D5C58" w:rsidR="00690190" w:rsidRDefault="00805905" w:rsidP="00495F0B">
      <w:pPr>
        <w:bidi/>
        <w:spacing w:line="360" w:lineRule="auto"/>
        <w:ind w:left="630" w:firstLine="63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أمر هو طلب الفعل على وجه الإستعلاء والإلزام . ويقصد بالإستعلاء أن ينظر الأمر لنفسه على أنه أعلى منزلة ممن يخاطبه أو يجوه الأمر</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إليه</w:t>
      </w:r>
      <w:r w:rsidR="00690190">
        <w:rPr>
          <w:rFonts w:ascii="Sakkal Majalla" w:hAnsi="Sakkal Majalla" w:cs="Sakkal Majalla" w:hint="cs"/>
          <w:sz w:val="36"/>
          <w:szCs w:val="36"/>
          <w:rtl/>
          <w:lang w:val="en-US" w:bidi="ar-EG"/>
        </w:rPr>
        <w:t xml:space="preserve">. </w:t>
      </w:r>
      <w:r w:rsidR="006F50D4" w:rsidRPr="006F50D4">
        <w:rPr>
          <w:rFonts w:ascii="Sakkal Majalla" w:hAnsi="Sakkal Majalla" w:cs="Sakkal Majalla"/>
          <w:sz w:val="36"/>
          <w:szCs w:val="36"/>
          <w:rtl/>
          <w:lang w:val="en-US" w:bidi="ar-EG"/>
        </w:rPr>
        <w:t xml:space="preserve">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w:t>
      </w:r>
      <w:r w:rsidR="006F50D4" w:rsidRPr="006F50D4">
        <w:rPr>
          <w:rFonts w:ascii="Sakkal Majalla" w:hAnsi="Sakkal Majalla" w:cs="Sakkal Majalla"/>
          <w:sz w:val="36"/>
          <w:szCs w:val="36"/>
          <w:rtl/>
          <w:lang w:val="en-US" w:bidi="ar-EG"/>
        </w:rPr>
        <w:lastRenderedPageBreak/>
        <w:t>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8"/>
      </w:r>
      <w:r w:rsidR="006F50D4">
        <w:rPr>
          <w:rFonts w:ascii="Sakkal Majalla" w:hAnsi="Sakkal Majalla" w:cs="Sakkal Majalla"/>
          <w:sz w:val="36"/>
          <w:szCs w:val="36"/>
          <w:lang w:val="en-US" w:bidi="ar-EG"/>
        </w:rPr>
        <w:t xml:space="preserve">  </w:t>
      </w:r>
      <w:r w:rsidR="006F50D4">
        <w:rPr>
          <w:rFonts w:ascii="Sakkal Majalla" w:hAnsi="Sakkal Majalla" w:cs="Sakkal Majalla" w:hint="cs"/>
          <w:sz w:val="36"/>
          <w:szCs w:val="36"/>
          <w:rtl/>
          <w:lang w:val="en-US" w:bidi="ar-EG"/>
        </w:rPr>
        <w:t xml:space="preserve"> </w:t>
      </w:r>
    </w:p>
    <w:p w14:paraId="680771E0" w14:textId="679E425D" w:rsidR="006F50D4" w:rsidRDefault="006F50D4" w:rsidP="00495F0B">
      <w:pPr>
        <w:bidi/>
        <w:spacing w:line="360" w:lineRule="auto"/>
        <w:ind w:left="630" w:firstLine="63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19"/>
      </w:r>
    </w:p>
    <w:p w14:paraId="3BCB49F9" w14:textId="300A4BBE" w:rsidR="006F50D4" w:rsidRDefault="006F50D4" w:rsidP="00495F0B">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5FB9F503" w14:textId="3F7896BE" w:rsidR="00495F0B" w:rsidRDefault="00495F0B" w:rsidP="00495F0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 xml:space="preserve">وفقًا لقريش شهاب (شهاب، 2015)، يُظهر أوامر الله بتنوع الأشكال، لا تقتصر على النصوص الفعلية (لا) والتحريض، ولكن يمكن أيضًا أن تظهر في صيغة الخبر أو الإخبار. </w:t>
      </w:r>
      <w:r w:rsidRPr="001D7ACC">
        <w:rPr>
          <w:rFonts w:ascii="Sakkal Majalla" w:eastAsia="Noto Naskh Arabic" w:hAnsi="Sakkal Majalla" w:cs="Sakkal Majalla"/>
          <w:sz w:val="36"/>
          <w:szCs w:val="36"/>
          <w:rtl/>
        </w:rPr>
        <w:lastRenderedPageBreak/>
        <w:t>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w:t>
      </w:r>
      <w:r>
        <w:rPr>
          <w:rFonts w:ascii="Sakkal Majalla" w:eastAsia="Noto Naskh Arabic" w:hAnsi="Sakkal Majalla" w:cs="Sakkal Majalla" w:hint="cs"/>
          <w:sz w:val="36"/>
          <w:szCs w:val="36"/>
          <w:rtl/>
        </w:rPr>
        <w:t>ا</w:t>
      </w:r>
      <w:r w:rsidRPr="001D7ACC">
        <w:rPr>
          <w:rFonts w:ascii="Sakkal Majalla" w:eastAsia="Noto Naskh Arabic" w:hAnsi="Sakkal Majalla" w:cs="Sakkal Majalla"/>
          <w:sz w:val="36"/>
          <w:szCs w:val="36"/>
          <w:rtl/>
        </w:rPr>
        <w:t>غة الإخبار، ثم ثبت أن هناك من يخالف ما ورد في الإخبار، يمكن أن 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sidRPr="00495F0B">
        <w:rPr>
          <w:rStyle w:val="Subtitle"/>
          <w:rFonts w:ascii="Sakkal Majalla" w:eastAsia="Noto Naskh Arabic" w:hAnsi="Sakkal Majalla" w:cs="Sakkal Majalla"/>
          <w:sz w:val="28"/>
          <w:szCs w:val="28"/>
          <w:rtl/>
        </w:rPr>
        <w:footnoteReference w:id="20"/>
      </w:r>
    </w:p>
    <w:p w14:paraId="103BD330" w14:textId="5AFCD6E8" w:rsidR="00F97281" w:rsidRPr="00F97281" w:rsidRDefault="00F97281" w:rsidP="00F97281">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lang w:val="en-US"/>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في سورة الحجرات، يوجد نوع واحد من تعبير الأمر، وهو فعل الأمر. ووفقًا للغاليني (1987)، فإن فعل الأمر هو شيء يظهر عملًا من قبل فاعل بدون لام الأمر. بينما وفقًا لنادوي (1986)، فإن فعل الأمر هو كل فعل يظهر بمعنى الأمر ويأخذ حرف "ن" لتقوية الجملة.</w:t>
      </w:r>
    </w:p>
    <w:p w14:paraId="6C18BB7A" w14:textId="0BDD332E" w:rsidR="00495F0B" w:rsidRDefault="00495F0B" w:rsidP="00495F0B">
      <w:pPr>
        <w:bidi/>
        <w:spacing w:line="360" w:lineRule="auto"/>
        <w:ind w:left="270" w:firstLine="630"/>
        <w:jc w:val="both"/>
        <w:rPr>
          <w:rFonts w:ascii="Sakkal Majalla" w:hAnsi="Sakkal Majalla" w:cs="Sakkal Majalla"/>
          <w:sz w:val="36"/>
          <w:szCs w:val="36"/>
          <w:lang w:val="en-US" w:bidi="ar-EG"/>
        </w:rPr>
      </w:pPr>
    </w:p>
    <w:p w14:paraId="400128ED" w14:textId="418C7E83" w:rsidR="00495F0B" w:rsidRPr="00495F0B" w:rsidRDefault="00495F0B" w:rsidP="00495F0B">
      <w:pPr>
        <w:pStyle w:val="Heading4"/>
        <w:rPr>
          <w:b/>
          <w:bCs/>
          <w:highlight w:val="white"/>
          <w:rtl/>
        </w:rPr>
      </w:pPr>
      <w:r w:rsidRPr="00495F0B">
        <w:rPr>
          <w:rFonts w:hint="cs"/>
          <w:b/>
          <w:bCs/>
          <w:highlight w:val="white"/>
          <w:rtl/>
        </w:rPr>
        <w:t xml:space="preserve">أ.) </w:t>
      </w:r>
      <w:r>
        <w:rPr>
          <w:rFonts w:hint="cs"/>
          <w:b/>
          <w:bCs/>
          <w:highlight w:val="white"/>
          <w:rtl/>
        </w:rPr>
        <w:t>صياغة الأسلوب الأمر</w:t>
      </w:r>
    </w:p>
    <w:p w14:paraId="343AC14D" w14:textId="73C1A1E4" w:rsidR="00805905" w:rsidRDefault="00805905" w:rsidP="00BD1BB8">
      <w:pPr>
        <w:bidi/>
        <w:spacing w:line="360" w:lineRule="auto"/>
        <w:ind w:left="720" w:firstLine="63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lastRenderedPageBreak/>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2821BC99" w14:textId="0BAE5790" w:rsidR="00217B72" w:rsidRPr="00BD1BB8" w:rsidRDefault="00805905" w:rsidP="00BD1BB8">
      <w:pPr>
        <w:pStyle w:val="ListParagraph"/>
        <w:numPr>
          <w:ilvl w:val="0"/>
          <w:numId w:val="15"/>
        </w:numPr>
        <w:bidi/>
        <w:spacing w:line="360" w:lineRule="auto"/>
        <w:ind w:left="630" w:firstLine="45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5130358" w14:textId="04175A10" w:rsidR="00755C5B" w:rsidRDefault="00805905" w:rsidP="00221015">
      <w:pPr>
        <w:bidi/>
        <w:spacing w:line="360" w:lineRule="auto"/>
        <w:ind w:left="144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1"/>
      </w:r>
    </w:p>
    <w:p w14:paraId="18A302A8" w14:textId="27637001" w:rsidR="00755C5B" w:rsidRDefault="00755C5B" w:rsidP="00BD1BB8">
      <w:pPr>
        <w:bidi/>
        <w:spacing w:line="360" w:lineRule="auto"/>
        <w:ind w:left="144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6AA1A17B" w:rsidR="00AD072A" w:rsidRPr="00BD1BB8" w:rsidRDefault="00AD072A" w:rsidP="00BD1BB8">
      <w:pPr>
        <w:pStyle w:val="ListParagraph"/>
        <w:numPr>
          <w:ilvl w:val="0"/>
          <w:numId w:val="15"/>
        </w:numPr>
        <w:bidi/>
        <w:spacing w:line="360" w:lineRule="auto"/>
        <w:ind w:left="630" w:firstLine="36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008E5CDE"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sidR="00E00E15">
        <w:rPr>
          <w:rFonts w:ascii="Sakkal Majalla" w:hAnsi="Sakkal Majalla" w:cs="Sakkal Majalla" w:hint="cs"/>
          <w:b/>
          <w:bCs/>
          <w:sz w:val="36"/>
          <w:szCs w:val="36"/>
          <w:rtl/>
          <w:lang w:val="en-US" w:bidi="ar-EG"/>
        </w:rPr>
        <w:t>المقرون</w:t>
      </w:r>
      <w:r w:rsidR="00BD1BB8">
        <w:rPr>
          <w:rFonts w:ascii="Sakkal Majalla" w:hAnsi="Sakkal Majalla" w:cs="Sakkal Majalla" w:hint="cs"/>
          <w:b/>
          <w:bCs/>
          <w:sz w:val="36"/>
          <w:szCs w:val="36"/>
          <w:rtl/>
          <w:lang w:val="en-US" w:bidi="ar-EG"/>
        </w:rPr>
        <w:t xml:space="preserve"> </w:t>
      </w:r>
      <w:r w:rsidRPr="00BD1BB8">
        <w:rPr>
          <w:rFonts w:ascii="Sakkal Majalla" w:hAnsi="Sakkal Majalla" w:cs="Sakkal Majalla"/>
          <w:b/>
          <w:bCs/>
          <w:sz w:val="36"/>
          <w:szCs w:val="36"/>
          <w:rtl/>
          <w:lang w:val="en-US" w:bidi="ar-EG"/>
        </w:rPr>
        <w:t>بلام الأمر</w:t>
      </w:r>
    </w:p>
    <w:p w14:paraId="5EF376AD" w14:textId="57D45155" w:rsid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2"/>
      </w:r>
    </w:p>
    <w:p w14:paraId="2F9D2CB7" w14:textId="10919C11" w:rsidR="008E5CDE" w:rsidRPr="00AD072A" w:rsidRDefault="008E5CDE" w:rsidP="00221015">
      <w:pPr>
        <w:bidi/>
        <w:spacing w:line="360" w:lineRule="auto"/>
        <w:ind w:left="1440" w:firstLine="540"/>
        <w:jc w:val="both"/>
        <w:rPr>
          <w:rFonts w:ascii="Sakkal Majalla" w:hAnsi="Sakkal Majalla" w:cs="Sakkal Majalla" w:hint="cs"/>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CE15AB3" w:rsidR="00D17E1B" w:rsidRPr="00BD1BB8" w:rsidRDefault="00AD072A" w:rsidP="00BD1BB8">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148CEDBF" w14:textId="3827B68D" w:rsidR="00D17E1B" w:rsidRDefault="00E00E15" w:rsidP="002210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w:t>
      </w:r>
      <w:r w:rsidR="008E5CDE">
        <w:rPr>
          <w:rFonts w:ascii="Sakkal Majalla" w:hAnsi="Sakkal Majalla" w:cs="Sakkal Majalla" w:hint="cs"/>
          <w:sz w:val="36"/>
          <w:szCs w:val="36"/>
          <w:rtl/>
          <w:lang w:val="en-US" w:bidi="ar-EG"/>
        </w:rPr>
        <w:t>: "</w:t>
      </w:r>
      <w:r w:rsidR="00AD072A" w:rsidRPr="00AD072A">
        <w:rPr>
          <w:rFonts w:ascii="Sakkal Majalla" w:hAnsi="Sakkal Majalla" w:cs="Sakkal Majalla"/>
          <w:sz w:val="36"/>
          <w:szCs w:val="36"/>
          <w:rtl/>
          <w:lang w:val="en-US" w:bidi="ar-EG"/>
        </w:rPr>
        <w:t xml:space="preserve"> </w:t>
      </w:r>
      <w:r w:rsidR="008E5CDE" w:rsidRPr="008E5CDE">
        <w:rPr>
          <w:rFonts w:ascii="Sakkal Majalla" w:hAnsi="Sakkal Majalla" w:cs="Sakkal Majalla"/>
          <w:sz w:val="36"/>
          <w:szCs w:val="36"/>
          <w:rtl/>
          <w:lang w:val="en-US" w:bidi="ar-EG"/>
        </w:rPr>
        <w:t>حَيَّ عَلَى الصَّلَاةِ حَيَّ عَلَى الفَلَاحِ</w:t>
      </w:r>
      <w:r w:rsidR="008E5CDE">
        <w:rPr>
          <w:rFonts w:ascii="Sakkal Majalla" w:hAnsi="Sakkal Majalla" w:cs="Sakkal Majalla" w:hint="cs"/>
          <w:sz w:val="36"/>
          <w:szCs w:val="36"/>
          <w:rtl/>
          <w:lang w:val="en-US" w:bidi="ar-EG"/>
        </w:rPr>
        <w:t>"</w:t>
      </w:r>
    </w:p>
    <w:p w14:paraId="555BF95F" w14:textId="38312584" w:rsidR="008E5CDE" w:rsidRPr="008E5CDE" w:rsidRDefault="008E5CDE" w:rsidP="00BD1BB8">
      <w:pPr>
        <w:bidi/>
        <w:spacing w:line="360" w:lineRule="auto"/>
        <w:ind w:left="144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lastRenderedPageBreak/>
        <w:t>كلمة "حَيَّ" التي تعني "هيا" في الجملة أعلاه هي كلمة من فئة الاسم ولكنها تحمل معنى الأمر، وبالتالي تُسمى اسم فعل الأمر.</w:t>
      </w:r>
    </w:p>
    <w:p w14:paraId="76FC9D79" w14:textId="07D1BE6D" w:rsidR="00E00E15" w:rsidRPr="00BD1BB8" w:rsidRDefault="00E00E15" w:rsidP="00E00E15">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68E7B265" w14:textId="6641AFCA" w:rsidR="008E5CDE" w:rsidRDefault="00E00E15" w:rsidP="00E00E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Pr="00E00E15">
        <w:rPr>
          <w:rFonts w:ascii="Sakkal Majalla" w:hAnsi="Sakkal Majalla" w:cs="Sakkal Majalla"/>
          <w:sz w:val="36"/>
          <w:szCs w:val="36"/>
          <w:rtl/>
          <w:lang w:val="en-US" w:bidi="ar-EG"/>
        </w:rPr>
        <w:t>وَبِالْوَالِدَيْنِ إِحْسَانَ</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3"/>
      </w:r>
    </w:p>
    <w:p w14:paraId="0101C08A" w14:textId="4ECFD6D2" w:rsidR="00E00E15" w:rsidRPr="00E00E15" w:rsidRDefault="00E00E15" w:rsidP="00E00E15">
      <w:pPr>
        <w:bidi/>
        <w:spacing w:line="360" w:lineRule="auto"/>
        <w:ind w:left="1440" w:firstLine="540"/>
        <w:jc w:val="both"/>
        <w:rPr>
          <w:rFonts w:ascii="Sakkal Majalla" w:hAnsi="Sakkal Majalla" w:cs="Sakkal Majalla" w:hint="cs"/>
          <w:sz w:val="36"/>
          <w:szCs w:val="36"/>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9A0A26">
        <w:rPr>
          <w:rStyle w:val="FootnoteReference"/>
          <w:rFonts w:ascii="Sakkal Majalla" w:hAnsi="Sakkal Majalla" w:cs="Sakkal Majalla"/>
          <w:sz w:val="36"/>
          <w:szCs w:val="36"/>
          <w:rtl/>
          <w:lang w:val="en-US" w:bidi="ar-EG"/>
        </w:rPr>
        <w:footnoteReference w:id="24"/>
      </w:r>
    </w:p>
    <w:p w14:paraId="3B1D8824" w14:textId="77777777" w:rsidR="00E00E15" w:rsidRDefault="00E00E15" w:rsidP="00E00E15">
      <w:pPr>
        <w:bidi/>
        <w:spacing w:line="360" w:lineRule="auto"/>
        <w:ind w:left="810" w:firstLine="540"/>
        <w:jc w:val="both"/>
        <w:rPr>
          <w:rFonts w:ascii="Sakkal Majalla" w:hAnsi="Sakkal Majalla" w:cs="Sakkal Majalla"/>
          <w:sz w:val="36"/>
          <w:szCs w:val="36"/>
          <w:rtl/>
          <w:lang w:val="en-US" w:bidi="ar-EG"/>
        </w:rPr>
      </w:pPr>
    </w:p>
    <w:p w14:paraId="1CE1C49D" w14:textId="40F690C7" w:rsidR="00D17E1B" w:rsidRPr="00BD1BB8" w:rsidRDefault="00BD1BB8" w:rsidP="00BD1BB8">
      <w:pPr>
        <w:pStyle w:val="Heading4"/>
        <w:ind w:left="630" w:firstLine="0"/>
        <w:rPr>
          <w:b/>
          <w:bCs/>
          <w:rtl/>
        </w:rPr>
      </w:pPr>
      <w:r w:rsidRPr="00BD1BB8">
        <w:rPr>
          <w:rFonts w:hint="cs"/>
          <w:b/>
          <w:bCs/>
          <w:rtl/>
        </w:rPr>
        <w:t xml:space="preserve">ب.) </w:t>
      </w:r>
      <w:r w:rsidR="00495F0B" w:rsidRPr="00BD1BB8">
        <w:rPr>
          <w:rFonts w:hint="cs"/>
          <w:b/>
          <w:bCs/>
          <w:rtl/>
        </w:rPr>
        <w:t>مع</w:t>
      </w:r>
      <w:r w:rsidR="00495F0B" w:rsidRPr="00BD1BB8">
        <w:rPr>
          <w:rFonts w:hint="cs"/>
          <w:b/>
          <w:bCs/>
          <w:rtl/>
        </w:rPr>
        <w:t>ا</w:t>
      </w:r>
      <w:r w:rsidR="00495F0B" w:rsidRPr="00BD1BB8">
        <w:rPr>
          <w:rFonts w:hint="cs"/>
          <w:b/>
          <w:bCs/>
          <w:rtl/>
        </w:rPr>
        <w:t>ن</w:t>
      </w:r>
      <w:r w:rsidR="00495F0B" w:rsidRPr="00BD1BB8">
        <w:rPr>
          <w:rFonts w:hint="cs"/>
          <w:b/>
          <w:bCs/>
          <w:rtl/>
        </w:rPr>
        <w:t>ى</w:t>
      </w:r>
      <w:r w:rsidRPr="00BD1BB8">
        <w:rPr>
          <w:rFonts w:hint="cs"/>
          <w:b/>
          <w:bCs/>
          <w:rtl/>
        </w:rPr>
        <w:t xml:space="preserve"> الأسلوب</w:t>
      </w:r>
      <w:r w:rsidR="00495F0B" w:rsidRPr="00BD1BB8">
        <w:rPr>
          <w:rFonts w:hint="cs"/>
          <w:b/>
          <w:bCs/>
          <w:rtl/>
        </w:rPr>
        <w:t xml:space="preserve"> </w:t>
      </w:r>
      <w:r w:rsidR="00D17E1B" w:rsidRPr="00BD1BB8">
        <w:rPr>
          <w:rFonts w:hint="cs"/>
          <w:b/>
          <w:bCs/>
          <w:rtl/>
        </w:rPr>
        <w:t>الأمر</w:t>
      </w:r>
    </w:p>
    <w:p w14:paraId="23C4D7D1" w14:textId="2C698A8D" w:rsidR="00E267BA" w:rsidRPr="00E267BA" w:rsidRDefault="00E267BA" w:rsidP="005F02C4">
      <w:pPr>
        <w:pStyle w:val="ListParagraph"/>
        <w:bidi/>
        <w:spacing w:line="360" w:lineRule="auto"/>
        <w:ind w:left="360" w:firstLine="54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77777777" w:rsidR="00E267BA" w:rsidRDefault="00E267BA" w:rsidP="005F02C4">
      <w:pPr>
        <w:pStyle w:val="ListParagraph"/>
        <w:bidi/>
        <w:spacing w:line="360" w:lineRule="auto"/>
        <w:ind w:left="360"/>
        <w:jc w:val="both"/>
        <w:rPr>
          <w:rFonts w:ascii="Sakkal Majalla" w:hAnsi="Sakkal Majalla" w:cs="Sakkal Majalla"/>
          <w:sz w:val="36"/>
          <w:szCs w:val="36"/>
          <w:rtl/>
          <w:lang w:val="en-US" w:bidi="ar-EG"/>
        </w:rPr>
      </w:pPr>
      <w:r w:rsidRPr="00E267BA">
        <w:rPr>
          <w:rFonts w:ascii="Sakkal Majalla" w:hAnsi="Sakkal Majalla" w:cs="Sakkal Majalla"/>
          <w:sz w:val="36"/>
          <w:szCs w:val="36"/>
          <w:rtl/>
          <w:lang w:val="en-US" w:bidi="ar-EG"/>
        </w:rPr>
        <w:t>(</w:t>
      </w:r>
      <w:r w:rsidRPr="00E267BA">
        <w:rPr>
          <w:rFonts w:ascii="Sakkal Majalla" w:hAnsi="Sakkal Majalla" w:cs="Sakkal Majalla"/>
          <w:sz w:val="36"/>
          <w:szCs w:val="36"/>
          <w:rtl/>
          <w:lang w:val="en-US" w:bidi="fa-IR"/>
        </w:rPr>
        <w:t xml:space="preserve">۱) </w:t>
      </w:r>
      <w:r w:rsidRPr="00E267BA">
        <w:rPr>
          <w:rFonts w:ascii="Sakkal Majalla" w:hAnsi="Sakkal Majalla" w:cs="Sakkal Majalla"/>
          <w:sz w:val="36"/>
          <w:szCs w:val="36"/>
          <w:rtl/>
          <w:lang w:val="en-US" w:bidi="ar-EG"/>
        </w:rPr>
        <w:t>الدعاء</w:t>
      </w:r>
    </w:p>
    <w:p w14:paraId="4AF697E9" w14:textId="26471719" w:rsidR="00E333F9" w:rsidRDefault="00E333F9" w:rsidP="005F02C4">
      <w:pPr>
        <w:pStyle w:val="ListParagraph"/>
        <w:bidi/>
        <w:spacing w:line="360" w:lineRule="auto"/>
        <w:ind w:left="36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E333F9">
      <w:pPr>
        <w:pStyle w:val="ListParagraph"/>
        <w:bidi/>
        <w:spacing w:line="360" w:lineRule="auto"/>
        <w:ind w:left="36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25"/>
      </w:r>
    </w:p>
    <w:p w14:paraId="45133370" w14:textId="69E0550F" w:rsidR="00E333F9" w:rsidRDefault="00E333F9" w:rsidP="00E333F9">
      <w:pPr>
        <w:pStyle w:val="ListParagraph"/>
        <w:bidi/>
        <w:spacing w:line="360" w:lineRule="auto"/>
        <w:ind w:left="36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lastRenderedPageBreak/>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79B4EB81" w14:textId="77777777" w:rsidR="00E333F9" w:rsidRDefault="00E333F9" w:rsidP="00E333F9">
      <w:pPr>
        <w:pStyle w:val="ListParagraph"/>
        <w:bidi/>
        <w:spacing w:line="360" w:lineRule="auto"/>
        <w:ind w:left="360"/>
        <w:jc w:val="both"/>
        <w:rPr>
          <w:rFonts w:ascii="Sakkal Majalla" w:hAnsi="Sakkal Majalla" w:cs="Sakkal Majalla"/>
          <w:sz w:val="36"/>
          <w:szCs w:val="36"/>
          <w:lang w:val="en-US" w:bidi="ar-EG"/>
        </w:rPr>
      </w:pPr>
    </w:p>
    <w:p w14:paraId="22F6C92C" w14:textId="480D8D68" w:rsidR="009251D2" w:rsidRDefault="009251D2" w:rsidP="00E333F9">
      <w:pPr>
        <w:pStyle w:val="ListParagraph"/>
        <w:bidi/>
        <w:spacing w:line="360" w:lineRule="auto"/>
        <w:ind w:left="360"/>
        <w:jc w:val="both"/>
        <w:rPr>
          <w:rFonts w:ascii="Sakkal Majalla" w:hAnsi="Sakkal Majalla" w:cs="Sakkal Majalla"/>
          <w:sz w:val="36"/>
          <w:szCs w:val="36"/>
          <w:lang w:val="en-US" w:bidi="ar-EG"/>
        </w:rPr>
      </w:pPr>
      <w:r>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w:t>
      </w:r>
      <w:r w:rsidR="008E6E29" w:rsidRPr="008E6E29">
        <w:rPr>
          <w:rFonts w:ascii="Sakkal Majalla" w:hAnsi="Sakkal Majalla" w:cs="Sakkal Majalla"/>
          <w:sz w:val="36"/>
          <w:szCs w:val="36"/>
          <w:rtl/>
          <w:lang w:val="en-US" w:bidi="fa-IR"/>
        </w:rPr>
        <w:t xml:space="preserve">۲) </w:t>
      </w:r>
      <w:r w:rsidR="008E6E29" w:rsidRPr="008E6E29">
        <w:rPr>
          <w:rFonts w:ascii="Sakkal Majalla" w:hAnsi="Sakkal Majalla" w:cs="Sakkal Majalla"/>
          <w:sz w:val="36"/>
          <w:szCs w:val="36"/>
          <w:rtl/>
          <w:lang w:val="en-US" w:bidi="ar-EG"/>
        </w:rPr>
        <w:t>الإلتماس</w:t>
      </w:r>
    </w:p>
    <w:p w14:paraId="54C66C42" w14:textId="77777777" w:rsidR="00002A93" w:rsidRDefault="008E6E29" w:rsidP="005F02C4">
      <w:pPr>
        <w:pStyle w:val="ListParagraph"/>
        <w:bidi/>
        <w:spacing w:line="360" w:lineRule="auto"/>
        <w:ind w:left="45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p>
    <w:p w14:paraId="66A5DC7C" w14:textId="04087D95" w:rsidR="00002A93"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tl/>
        </w:rPr>
        <w:t xml:space="preserve"> </w:t>
      </w:r>
      <w:r w:rsidRPr="00002A93">
        <w:rPr>
          <w:rFonts w:ascii="Sakkal Majalla" w:hAnsi="Sakkal Majalla" w:cs="Sakkal Majalla"/>
          <w:sz w:val="36"/>
          <w:szCs w:val="36"/>
          <w:rtl/>
          <w:lang w:val="en-US" w:bidi="ar-EG"/>
        </w:rPr>
        <w:t>يَا صَاحِبِي خُذْ لِي كُبًا مِنَ الْقَهْوَةِ</w:t>
      </w:r>
      <w:r>
        <w:rPr>
          <w:rFonts w:ascii="Sakkal Majalla" w:hAnsi="Sakkal Majalla" w:cs="Sakkal Majalla" w:hint="cs"/>
          <w:sz w:val="36"/>
          <w:szCs w:val="36"/>
          <w:rtl/>
          <w:lang w:val="en-US" w:bidi="ar-EG"/>
        </w:rPr>
        <w:t>".</w:t>
      </w:r>
    </w:p>
    <w:p w14:paraId="58D80906" w14:textId="54734EE0" w:rsidR="00E267BA"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4F51CE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w:t>
      </w:r>
      <w:r w:rsidRPr="009251D2">
        <w:rPr>
          <w:rFonts w:ascii="Sakkal Majalla" w:hAnsi="Sakkal Majalla" w:cs="Sakkal Majalla"/>
          <w:sz w:val="36"/>
          <w:szCs w:val="36"/>
          <w:rtl/>
          <w:lang w:val="en-US" w:bidi="fa-IR"/>
        </w:rPr>
        <w:t xml:space="preserve">۳) </w:t>
      </w:r>
      <w:r w:rsidRPr="009251D2">
        <w:rPr>
          <w:rFonts w:ascii="Sakkal Majalla" w:hAnsi="Sakkal Majalla" w:cs="Sakkal Majalla"/>
          <w:sz w:val="36"/>
          <w:szCs w:val="36"/>
          <w:rtl/>
          <w:lang w:val="en-US" w:bidi="ar-EG"/>
        </w:rPr>
        <w:t>التمني</w:t>
      </w:r>
    </w:p>
    <w:p w14:paraId="06DE6433" w14:textId="77777777" w:rsidR="00002A93" w:rsidRDefault="009251D2" w:rsidP="005F02C4">
      <w:pPr>
        <w:pStyle w:val="ListParagraph"/>
        <w:bidi/>
        <w:spacing w:line="360" w:lineRule="auto"/>
        <w:ind w:left="45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4A442C3B" w:rsidR="00002A93" w:rsidRPr="00002A93"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lastRenderedPageBreak/>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77803E69" w14:textId="77777777" w:rsidR="00002A93" w:rsidRPr="009251D2" w:rsidRDefault="00002A93" w:rsidP="00002A93">
      <w:pPr>
        <w:pStyle w:val="ListParagraph"/>
        <w:bidi/>
        <w:spacing w:line="360" w:lineRule="auto"/>
        <w:ind w:left="450" w:firstLine="450"/>
        <w:jc w:val="both"/>
        <w:rPr>
          <w:rFonts w:ascii="Sakkal Majalla" w:hAnsi="Sakkal Majalla" w:cs="Sakkal Majalla"/>
          <w:sz w:val="36"/>
          <w:szCs w:val="36"/>
          <w:lang w:val="en-US" w:bidi="ar-EG"/>
        </w:rPr>
      </w:pPr>
    </w:p>
    <w:p w14:paraId="3E5A45D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٤) النصح والإرشاد</w:t>
      </w:r>
    </w:p>
    <w:p w14:paraId="1C9945A0" w14:textId="77777777" w:rsidR="00002A93" w:rsidRDefault="009251D2" w:rsidP="005F02C4">
      <w:pPr>
        <w:pStyle w:val="ListParagraph"/>
        <w:bidi/>
        <w:spacing w:line="360" w:lineRule="auto"/>
        <w:ind w:left="45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w:t>
      </w:r>
    </w:p>
    <w:p w14:paraId="546C1D84" w14:textId="13DF5286" w:rsidR="009251D2"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364F1B83" w14:textId="4FC9B9EC" w:rsidR="00002A93" w:rsidRPr="00002A93" w:rsidRDefault="00002A93" w:rsidP="00002A93">
      <w:pPr>
        <w:pStyle w:val="ListParagraph"/>
        <w:bidi/>
        <w:spacing w:line="360" w:lineRule="auto"/>
        <w:ind w:left="450" w:firstLine="45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755C5B">
        <w:rPr>
          <w:rStyle w:val="FootnoteReference"/>
          <w:rFonts w:ascii="Sakkal Majalla" w:hAnsi="Sakkal Majalla" w:cs="Sakkal Majalla"/>
          <w:sz w:val="36"/>
          <w:szCs w:val="36"/>
          <w:rtl/>
          <w:lang w:val="en-US" w:bidi="ar-EG"/>
        </w:rPr>
        <w:footnoteReference w:id="26"/>
      </w:r>
    </w:p>
    <w:p w14:paraId="5F64635B" w14:textId="77777777" w:rsidR="00C02E1B" w:rsidRDefault="00C02E1B" w:rsidP="005F02C4">
      <w:pPr>
        <w:pStyle w:val="ListParagraph"/>
        <w:bidi/>
        <w:spacing w:line="360" w:lineRule="auto"/>
        <w:ind w:left="360"/>
        <w:jc w:val="both"/>
        <w:rPr>
          <w:rFonts w:ascii="Sakkal Majalla" w:hAnsi="Sakkal Majalla" w:cs="Sakkal Majalla"/>
          <w:sz w:val="36"/>
          <w:szCs w:val="36"/>
          <w:rtl/>
          <w:lang w:val="en-US" w:bidi="ar-EG"/>
        </w:rPr>
      </w:pPr>
      <w:r w:rsidRPr="00C02E1B">
        <w:rPr>
          <w:rFonts w:ascii="Sakkal Majalla" w:hAnsi="Sakkal Majalla" w:cs="Sakkal Majalla"/>
          <w:sz w:val="36"/>
          <w:szCs w:val="36"/>
          <w:rtl/>
          <w:lang w:val="en-US" w:bidi="ar-EG"/>
        </w:rPr>
        <w:t xml:space="preserve">(٥) التخبير </w:t>
      </w:r>
    </w:p>
    <w:p w14:paraId="38C352D1" w14:textId="5CC4D334" w:rsidR="00E267BA" w:rsidRDefault="00C02E1B" w:rsidP="005F02C4">
      <w:pPr>
        <w:pStyle w:val="ListParagraph"/>
        <w:bidi/>
        <w:spacing w:line="360" w:lineRule="auto"/>
        <w:ind w:left="450" w:firstLine="450"/>
        <w:jc w:val="both"/>
        <w:rPr>
          <w:rFonts w:ascii="Sakkal Majalla" w:hAnsi="Sakkal Majalla" w:cs="Sakkal Majalla"/>
          <w:sz w:val="36"/>
          <w:szCs w:val="36"/>
          <w:rtl/>
          <w:lang w:val="en-US" w:bidi="ar-EG"/>
        </w:rPr>
      </w:pPr>
      <w:r w:rsidRPr="00C02E1B">
        <w:rPr>
          <w:rFonts w:ascii="Sakkal Majalla" w:hAnsi="Sakkal Majalla" w:cs="Sakkal Majalla"/>
          <w:sz w:val="36"/>
          <w:szCs w:val="36"/>
          <w:rtl/>
          <w:lang w:val="en-US" w:bidi="ar-EG"/>
        </w:rPr>
        <w:t>وهو أن يطلب من المخاطب أن يختار بين أمرين أو أكثر ، مع امتناع الجمع بين الأمرين أو الأمور التي يطلب إليه أن يختار بينها ، نحو : « تزوج بثينة أو أختها » ؛ فالمخاطب هنـا مخير بين زواج بثينة أو أختها ، ولكن ليس له أن يجمع بينهما</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ومن هذا الأمر الذي يستفاد منه التخبير قول بشار بن برد :</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فعش واحداً أو صل أخاك فإنه مقارف ذنب مرة ومــجـــانبه</w:t>
      </w:r>
      <w:r w:rsidR="00002A93">
        <w:rPr>
          <w:rFonts w:ascii="Sakkal Majalla" w:hAnsi="Sakkal Majalla" w:cs="Sakkal Majalla" w:hint="cs"/>
          <w:sz w:val="36"/>
          <w:szCs w:val="36"/>
          <w:rtl/>
          <w:lang w:val="en-US" w:bidi="ar-EG"/>
        </w:rPr>
        <w:t>.</w:t>
      </w:r>
    </w:p>
    <w:p w14:paraId="05E7546D" w14:textId="77777777" w:rsidR="00002A93" w:rsidRDefault="00002A93" w:rsidP="00002A93">
      <w:pPr>
        <w:pStyle w:val="ListParagraph"/>
        <w:bidi/>
        <w:spacing w:line="360" w:lineRule="auto"/>
        <w:ind w:left="450" w:firstLine="450"/>
        <w:jc w:val="both"/>
        <w:rPr>
          <w:rFonts w:ascii="Sakkal Majalla" w:hAnsi="Sakkal Majalla" w:cs="Sakkal Majalla"/>
          <w:sz w:val="36"/>
          <w:szCs w:val="36"/>
          <w:rtl/>
          <w:lang w:val="en-US" w:bidi="ar-EG"/>
        </w:rPr>
      </w:pPr>
    </w:p>
    <w:p w14:paraId="68451597" w14:textId="77777777" w:rsidR="00353A1F" w:rsidRDefault="00353A1F" w:rsidP="005F02C4">
      <w:pPr>
        <w:pStyle w:val="ListParagraph"/>
        <w:bidi/>
        <w:spacing w:line="360" w:lineRule="auto"/>
        <w:ind w:left="360"/>
        <w:jc w:val="both"/>
        <w:rPr>
          <w:rFonts w:ascii="Sakkal Majalla" w:hAnsi="Sakkal Majalla" w:cs="Sakkal Majalla"/>
          <w:sz w:val="36"/>
          <w:szCs w:val="36"/>
          <w:lang w:val="en-US" w:bidi="ar-EG"/>
        </w:rPr>
      </w:pPr>
      <w:r w:rsidRPr="00353A1F">
        <w:rPr>
          <w:rFonts w:ascii="Sakkal Majalla" w:hAnsi="Sakkal Majalla" w:cs="Sakkal Majalla"/>
          <w:sz w:val="36"/>
          <w:szCs w:val="36"/>
          <w:rtl/>
          <w:lang w:val="en-US" w:bidi="ar-EG"/>
        </w:rPr>
        <w:t>(٦) الإباحة</w:t>
      </w:r>
    </w:p>
    <w:p w14:paraId="4D11A0EC" w14:textId="233C4741" w:rsidR="00002A93" w:rsidRDefault="00353A1F" w:rsidP="00CB5A1E">
      <w:pPr>
        <w:pStyle w:val="ListParagraph"/>
        <w:bidi/>
        <w:spacing w:line="360" w:lineRule="auto"/>
        <w:ind w:left="45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CB5A1E">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7"/>
      </w:r>
    </w:p>
    <w:p w14:paraId="77684A13" w14:textId="358966EB" w:rsidR="00CB5A1E" w:rsidRDefault="00CB5A1E" w:rsidP="00CB5A1E">
      <w:pPr>
        <w:pStyle w:val="ListParagraph"/>
        <w:bidi/>
        <w:spacing w:line="360" w:lineRule="auto"/>
        <w:ind w:left="450" w:firstLine="45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56B94B28" w14:textId="4C6940F4" w:rsidR="00261806" w:rsidRDefault="00261806" w:rsidP="005F02C4">
      <w:pPr>
        <w:pStyle w:val="ListParagraph"/>
        <w:bidi/>
        <w:spacing w:line="360" w:lineRule="auto"/>
        <w:ind w:left="180"/>
        <w:jc w:val="both"/>
        <w:rPr>
          <w:rFonts w:ascii="Sakkal Majalla" w:hAnsi="Sakkal Majalla" w:cs="Sakkal Majalla"/>
          <w:sz w:val="36"/>
          <w:szCs w:val="36"/>
          <w:rtl/>
          <w:lang w:val="en-US" w:bidi="ar-EG"/>
        </w:rPr>
      </w:pPr>
      <w:r w:rsidRPr="00261806">
        <w:rPr>
          <w:rFonts w:ascii="Sakkal Majalla" w:hAnsi="Sakkal Majalla" w:cs="Sakkal Majalla"/>
          <w:sz w:val="36"/>
          <w:szCs w:val="36"/>
          <w:rtl/>
          <w:lang w:val="en-US" w:bidi="ar-EG"/>
        </w:rPr>
        <w:t>(</w:t>
      </w:r>
      <w:r w:rsidRPr="00261806">
        <w:rPr>
          <w:rFonts w:ascii="Sakkal Majalla" w:hAnsi="Sakkal Majalla" w:cs="Sakkal Majalla"/>
          <w:sz w:val="36"/>
          <w:szCs w:val="36"/>
          <w:rtl/>
          <w:lang w:val="en-US" w:bidi="fa-IR"/>
        </w:rPr>
        <w:t xml:space="preserve">۷) </w:t>
      </w:r>
      <w:r w:rsidRPr="00261806">
        <w:rPr>
          <w:rFonts w:ascii="Sakkal Majalla" w:hAnsi="Sakkal Majalla" w:cs="Sakkal Majalla"/>
          <w:sz w:val="36"/>
          <w:szCs w:val="36"/>
          <w:rtl/>
          <w:lang w:val="en-US" w:bidi="ar-EG"/>
        </w:rPr>
        <w:t>ال</w:t>
      </w:r>
      <w:r w:rsidR="004F20D5">
        <w:rPr>
          <w:rFonts w:ascii="Sakkal Majalla" w:hAnsi="Sakkal Majalla" w:cs="Sakkal Majalla" w:hint="cs"/>
          <w:sz w:val="36"/>
          <w:szCs w:val="36"/>
          <w:rtl/>
          <w:lang w:val="en-US" w:bidi="ar-EG"/>
        </w:rPr>
        <w:t>تخير</w:t>
      </w:r>
    </w:p>
    <w:p w14:paraId="5BA32B73" w14:textId="77777777" w:rsidR="004F20D5" w:rsidRDefault="004F20D5" w:rsidP="004F20D5">
      <w:pPr>
        <w:pStyle w:val="ListParagraph"/>
        <w:bidi/>
        <w:spacing w:line="360" w:lineRule="auto"/>
        <w:ind w:left="45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4F20D5">
      <w:pPr>
        <w:pStyle w:val="ListParagraph"/>
        <w:bidi/>
        <w:spacing w:line="360" w:lineRule="auto"/>
        <w:ind w:left="45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62811C95" w:rsidR="004F20D5" w:rsidRDefault="004F20D5" w:rsidP="004F20D5">
      <w:pPr>
        <w:pStyle w:val="ListParagraph"/>
        <w:bidi/>
        <w:spacing w:line="360" w:lineRule="auto"/>
        <w:ind w:left="45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4FA7E083" w14:textId="0A7D8EF8" w:rsidR="004555D3" w:rsidRDefault="004555D3" w:rsidP="004F20D5">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w:t>
      </w:r>
      <w:r w:rsidRPr="004555D3">
        <w:rPr>
          <w:rFonts w:ascii="Sakkal Majalla" w:hAnsi="Sakkal Majalla" w:cs="Sakkal Majalla"/>
          <w:sz w:val="36"/>
          <w:szCs w:val="36"/>
          <w:rtl/>
          <w:lang w:val="en-US" w:bidi="fa-IR"/>
        </w:rPr>
        <w:t xml:space="preserve">۸) </w:t>
      </w:r>
      <w:r w:rsidRPr="004555D3">
        <w:rPr>
          <w:rFonts w:ascii="Sakkal Majalla" w:hAnsi="Sakkal Majalla" w:cs="Sakkal Majalla"/>
          <w:sz w:val="36"/>
          <w:szCs w:val="36"/>
          <w:rtl/>
          <w:lang w:val="en-US" w:bidi="ar-EG"/>
        </w:rPr>
        <w:t>التهديد</w:t>
      </w:r>
    </w:p>
    <w:p w14:paraId="3BC2E6AA" w14:textId="0FE2502B" w:rsidR="004555D3" w:rsidRDefault="004555D3" w:rsidP="004F20D5">
      <w:pPr>
        <w:pStyle w:val="ListParagraph"/>
        <w:bidi/>
        <w:spacing w:line="360" w:lineRule="auto"/>
        <w:ind w:left="45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lastRenderedPageBreak/>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8"/>
      </w:r>
    </w:p>
    <w:p w14:paraId="7E31289D" w14:textId="3EEFFDA1" w:rsidR="00C87FC2" w:rsidRDefault="00C87FC2" w:rsidP="00C87FC2">
      <w:pPr>
        <w:pStyle w:val="ListParagraph"/>
        <w:bidi/>
        <w:spacing w:line="360" w:lineRule="auto"/>
        <w:ind w:left="450" w:firstLine="450"/>
        <w:jc w:val="both"/>
        <w:rPr>
          <w:rFonts w:ascii="Sakkal Majalla" w:hAnsi="Sakkal Majalla" w:cs="Sakkal Majalla"/>
          <w:sz w:val="36"/>
          <w:szCs w:val="36"/>
          <w:lang w:val="en-US" w:bidi="ar-EG"/>
        </w:rPr>
      </w:pPr>
    </w:p>
    <w:p w14:paraId="50705876" w14:textId="77777777" w:rsidR="00C87FC2" w:rsidRDefault="00C87FC2" w:rsidP="00C87FC2">
      <w:pPr>
        <w:bidi/>
        <w:spacing w:line="360" w:lineRule="auto"/>
        <w:jc w:val="both"/>
        <w:rPr>
          <w:rFonts w:ascii="Sakkal Majalla" w:hAnsi="Sakkal Majalla" w:cs="Sakkal Majalla"/>
          <w:sz w:val="36"/>
          <w:szCs w:val="36"/>
          <w:lang w:val="en-US" w:bidi="ar-EG"/>
        </w:rPr>
      </w:pPr>
    </w:p>
    <w:p w14:paraId="00FE9025" w14:textId="0DCD3879" w:rsidR="00C87FC2" w:rsidRDefault="00C87FC2" w:rsidP="00034369">
      <w:pPr>
        <w:pStyle w:val="Heading4"/>
        <w:numPr>
          <w:ilvl w:val="0"/>
          <w:numId w:val="13"/>
        </w:numPr>
        <w:rPr>
          <w:rtl/>
        </w:rPr>
      </w:pPr>
      <w:r>
        <w:rPr>
          <w:rFonts w:hint="cs"/>
          <w:rtl/>
        </w:rPr>
        <w:t>أسلوب أمر في القران الكريم</w:t>
      </w:r>
    </w:p>
    <w:p w14:paraId="40EC96C9" w14:textId="77777777" w:rsidR="00C87FC2" w:rsidRDefault="00C87FC2" w:rsidP="00C87FC2">
      <w:pPr>
        <w:bidi/>
        <w:spacing w:line="360" w:lineRule="auto"/>
        <w:ind w:left="360" w:firstLine="630"/>
        <w:jc w:val="both"/>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984BD3">
        <w:rPr>
          <w:rFonts w:ascii="Sakkal Majalla" w:hAnsi="Sakkal Majalla" w:cs="Sakkal Majalla"/>
          <w:sz w:val="36"/>
          <w:szCs w:val="36"/>
          <w:lang w:val="en-US" w:bidi="ar-EG"/>
        </w:rPr>
        <w:t>Munawwir</w:t>
      </w:r>
      <w:proofErr w:type="spellEnd"/>
      <w:r w:rsidRPr="00984BD3">
        <w:rPr>
          <w:rFonts w:ascii="Sakkal Majalla" w:hAnsi="Sakkal Majalla" w:cs="Sakkal Majalla"/>
          <w:sz w:val="36"/>
          <w:szCs w:val="36"/>
          <w:rtl/>
          <w:lang w:val="en-US" w:bidi="ar-EG"/>
        </w:rPr>
        <w:t>،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4F617177" w14:textId="77777777" w:rsidR="00C87FC2" w:rsidRDefault="00C87FC2" w:rsidP="00C87FC2">
      <w:pPr>
        <w:bidi/>
        <w:spacing w:line="360" w:lineRule="auto"/>
        <w:ind w:left="360" w:firstLine="630"/>
        <w:jc w:val="both"/>
        <w:rPr>
          <w:rFonts w:ascii="Sakkal Majalla" w:hAnsi="Sakkal Majalla" w:cs="Sakkal Majalla"/>
          <w:sz w:val="36"/>
          <w:szCs w:val="36"/>
          <w:lang w:val="en-US" w:bidi="ar-EG"/>
        </w:rPr>
      </w:pP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6C00C6">
        <w:rPr>
          <w:rFonts w:ascii="Sakkal Majalla" w:hAnsi="Sakkal Majalla" w:cs="Sakkal Majalla"/>
          <w:sz w:val="36"/>
          <w:szCs w:val="36"/>
          <w:rtl/>
          <w:lang w:val="en-US" w:bidi="ar-EG"/>
        </w:rPr>
        <w:t xml:space="preserve">سيد أحمد الهاشمي الذي استشهد به محمد شرزين (شرزين، 2003) أوضح أن الأمر هو كل ما يُطلب من الشخص من قِبَل الرؤساء، على أمل تحقيق فعل ما. يعني ذلك أن </w:t>
      </w:r>
      <w:r w:rsidRPr="006C00C6">
        <w:rPr>
          <w:rFonts w:ascii="Sakkal Majalla" w:hAnsi="Sakkal Majalla" w:cs="Sakkal Majalla"/>
          <w:sz w:val="36"/>
          <w:szCs w:val="36"/>
          <w:rtl/>
          <w:lang w:val="en-US" w:bidi="ar-EG"/>
        </w:rPr>
        <w:lastRenderedPageBreak/>
        <w:t>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sidRPr="006C00C6">
        <w:rPr>
          <w:rtl/>
        </w:rPr>
        <w:t xml:space="preserve"> </w:t>
      </w:r>
      <w:r w:rsidRPr="006C00C6">
        <w:rPr>
          <w:rFonts w:ascii="Sakkal Majalla" w:hAnsi="Sakkal Majalla" w:cs="Sakkal Majalla"/>
          <w:sz w:val="36"/>
          <w:szCs w:val="36"/>
          <w:rtl/>
          <w:lang w:val="en-US" w:bidi="ar-EG"/>
        </w:rPr>
        <w:t>من خلال الشرح أعلاه، يمكن استنتاج أن الأمر/التكليف هو طلب بألفاظ متنوعة ذات طابع قائم بالأمر/توجيه لتنفيذ العمل. بشرط أن يكون المكلف بالتوجيه في مرتبة أعلى من المكلف بالتنفيذ. 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29"/>
      </w:r>
    </w:p>
    <w:p w14:paraId="684ABC5E" w14:textId="77777777" w:rsidR="00C87FC2" w:rsidRDefault="00C87FC2" w:rsidP="00C87FC2">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16294FB2" w14:textId="77777777" w:rsidR="00C87FC2" w:rsidRDefault="00C87FC2" w:rsidP="00C87FC2">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9E32892" w14:textId="77777777" w:rsidR="00C87FC2" w:rsidRDefault="00C87FC2" w:rsidP="00C87FC2">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2A9838C4" w14:textId="77777777" w:rsidR="00C87FC2" w:rsidRDefault="00C87FC2" w:rsidP="00C87FC2">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2CC674DF" w14:textId="77777777" w:rsidR="00C87FC2" w:rsidRDefault="00C87FC2" w:rsidP="00C87FC2">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lastRenderedPageBreak/>
        <w:t>الأمر/التكليف باستخدام فعل أمر مباشرةً، كما في سورة البقرة [2]: 238</w:t>
      </w:r>
    </w:p>
    <w:p w14:paraId="17E1E73A" w14:textId="77777777" w:rsidR="00C87FC2" w:rsidRPr="00C87FC2" w:rsidRDefault="00C87FC2" w:rsidP="00C87FC2">
      <w:pPr>
        <w:pStyle w:val="ListParagraph"/>
        <w:bidi/>
        <w:spacing w:line="360" w:lineRule="auto"/>
        <w:ind w:left="450" w:firstLine="450"/>
        <w:jc w:val="both"/>
        <w:rPr>
          <w:rFonts w:ascii="Sakkal Majalla" w:hAnsi="Sakkal Majalla" w:cs="Sakkal Majalla"/>
          <w:sz w:val="36"/>
          <w:szCs w:val="36"/>
          <w:lang w:val="en-US" w:bidi="ar-EG"/>
        </w:rPr>
      </w:pPr>
    </w:p>
    <w:p w14:paraId="79BCC60C" w14:textId="2AEE1162" w:rsidR="00E267BA" w:rsidRDefault="00E267BA" w:rsidP="00E267BA">
      <w:pPr>
        <w:pStyle w:val="ListParagraph"/>
        <w:bidi/>
        <w:ind w:left="630" w:firstLine="360"/>
        <w:jc w:val="both"/>
        <w:rPr>
          <w:rFonts w:ascii="Sakkal Majalla" w:hAnsi="Sakkal Majalla" w:cs="Sakkal Majalla"/>
          <w:sz w:val="36"/>
          <w:szCs w:val="36"/>
          <w:rtl/>
          <w:lang w:val="en-US" w:bidi="ar-EG"/>
        </w:rPr>
      </w:pPr>
    </w:p>
    <w:p w14:paraId="0A1D9A32" w14:textId="38E62041" w:rsidR="004555D3" w:rsidRDefault="00FC0B0E" w:rsidP="00FC0B0E">
      <w:pPr>
        <w:pStyle w:val="Heading3"/>
        <w:ind w:firstLine="0"/>
        <w:rPr>
          <w:rtl/>
        </w:rPr>
      </w:pPr>
      <w:r>
        <w:rPr>
          <w:rFonts w:hint="cs"/>
          <w:rtl/>
        </w:rPr>
        <w:t>5. مفهوم الأسلوب الأمر في علم البلاغة</w:t>
      </w:r>
    </w:p>
    <w:p w14:paraId="5D098A77" w14:textId="14853BDF" w:rsidR="00C87FC2" w:rsidRPr="007A3465" w:rsidRDefault="00FC0B0E" w:rsidP="007A3465">
      <w:pPr>
        <w:bidi/>
        <w:spacing w:line="360" w:lineRule="auto"/>
        <w:ind w:firstLine="630"/>
        <w:jc w:val="both"/>
        <w:rPr>
          <w:rFonts w:ascii="Sakkal Majalla" w:hAnsi="Sakkal Majalla" w:cs="Sakkal Majalla"/>
          <w:sz w:val="36"/>
          <w:szCs w:val="36"/>
          <w:rtl/>
          <w:lang w:val="en-US" w:bidi="ar-EG"/>
        </w:rPr>
      </w:pPr>
      <w:r w:rsidRPr="009B66B8">
        <w:rPr>
          <w:rFonts w:ascii="Sakkal Majalla" w:hAnsi="Sakkal Majalla" w:cs="Sakkal Majalla" w:hint="cs"/>
          <w:sz w:val="36"/>
          <w:szCs w:val="36"/>
          <w:rtl/>
          <w:lang w:val="en-US" w:bidi="ar-EG"/>
        </w:rPr>
        <w:t xml:space="preserve">دراسة </w:t>
      </w:r>
      <w:r w:rsidR="009B66B8" w:rsidRPr="009B66B8">
        <w:rPr>
          <w:rFonts w:ascii="Sakkal Majalla" w:hAnsi="Sakkal Majalla" w:cs="Sakkal Majalla" w:hint="cs"/>
          <w:sz w:val="36"/>
          <w:szCs w:val="36"/>
          <w:rtl/>
        </w:rPr>
        <w:t xml:space="preserve">الأسلوب الأمر </w:t>
      </w:r>
      <w:r w:rsidRPr="009B66B8">
        <w:rPr>
          <w:rFonts w:ascii="Sakkal Majalla" w:hAnsi="Sakkal Majalla" w:cs="Sakkal Majalla" w:hint="cs"/>
          <w:sz w:val="36"/>
          <w:szCs w:val="36"/>
          <w:rtl/>
          <w:lang w:val="en-US" w:bidi="ar-EG"/>
        </w:rPr>
        <w:t>في البلاغة هي الرغبة في اتخاذ أفعال من مستوى أعلى من الناس (المتكلمين) إلى مستوى أدنى من الناس(المخطاب). في اللغة العربية ، شكل أمر هو استخدام صيغة إفعل مما يعني أن تفعل و لتفعل ما تريد القيام به.</w:t>
      </w:r>
      <w:r w:rsidR="009B66B8">
        <w:rPr>
          <w:rStyle w:val="FootnoteReference"/>
          <w:rFonts w:ascii="Sakkal Majalla" w:hAnsi="Sakkal Majalla" w:cs="Sakkal Majalla"/>
          <w:sz w:val="36"/>
          <w:szCs w:val="36"/>
          <w:rtl/>
          <w:lang w:val="en-US" w:bidi="ar-EG"/>
        </w:rPr>
        <w:footnoteReference w:id="30"/>
      </w:r>
      <w:r w:rsidR="009B66B8">
        <w:rPr>
          <w:rFonts w:ascii="Sakkal Majalla" w:hAnsi="Sakkal Majalla" w:cs="Sakkal Majalla"/>
          <w:sz w:val="36"/>
          <w:szCs w:val="36"/>
          <w:lang w:val="en-US" w:bidi="ar-EG"/>
        </w:rPr>
        <w:t xml:space="preserve"> </w:t>
      </w:r>
      <w:r w:rsidR="009B66B8" w:rsidRPr="009B66B8">
        <w:rPr>
          <w:rFonts w:ascii="Sakkal Majalla" w:hAnsi="Sakkal Majalla" w:cs="Sakkal Majalla"/>
          <w:sz w:val="36"/>
          <w:szCs w:val="36"/>
          <w:rtl/>
          <w:lang w:val="en-US" w:bidi="ar-EG"/>
        </w:rPr>
        <w:t>في دراسة البلاغة الأمر هو طلب الفعل من المخاطب على وجه الاستعلاء والإلزام. 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 والدوام والتمني والإعتبار والإذن والتكوين والتخيير والتأديب والتعجب</w:t>
      </w:r>
      <w:r w:rsidR="00AB3B8D">
        <w:rPr>
          <w:rFonts w:ascii="Sakkal Majalla" w:hAnsi="Sakkal Majalla" w:cs="Sakkal Majalla" w:hint="cs"/>
          <w:sz w:val="36"/>
          <w:szCs w:val="36"/>
          <w:rtl/>
          <w:lang w:val="en-US" w:bidi="ar-EG"/>
        </w:rPr>
        <w:t>.</w:t>
      </w:r>
      <w:r w:rsidR="00AB3B8D">
        <w:rPr>
          <w:rStyle w:val="FootnoteReference"/>
          <w:rFonts w:ascii="Sakkal Majalla" w:hAnsi="Sakkal Majalla" w:cs="Sakkal Majalla"/>
          <w:sz w:val="36"/>
          <w:szCs w:val="36"/>
          <w:rtl/>
          <w:lang w:val="en-US" w:bidi="ar-EG"/>
        </w:rPr>
        <w:footnoteReference w:id="31"/>
      </w:r>
    </w:p>
    <w:p w14:paraId="1348F1CA" w14:textId="77777777" w:rsidR="00C87FC2" w:rsidRPr="00C87FC2" w:rsidRDefault="00C87FC2" w:rsidP="00C87FC2">
      <w:pPr>
        <w:pStyle w:val="ListParagraph"/>
        <w:bidi/>
        <w:spacing w:line="360" w:lineRule="auto"/>
        <w:ind w:left="1350"/>
        <w:jc w:val="both"/>
        <w:rPr>
          <w:rFonts w:ascii="Sakkal Majalla" w:hAnsi="Sakkal Majalla" w:cs="Sakkal Majalla"/>
          <w:sz w:val="36"/>
          <w:szCs w:val="36"/>
          <w:rtl/>
          <w:lang w:val="en-US" w:bidi="ar-EG"/>
        </w:rPr>
      </w:pPr>
    </w:p>
    <w:p w14:paraId="3FE1BC17" w14:textId="77777777" w:rsidR="00984BD3" w:rsidRPr="00984BD3" w:rsidRDefault="00984BD3" w:rsidP="00984BD3">
      <w:pPr>
        <w:bidi/>
        <w:rPr>
          <w:lang w:val="en-US" w:bidi="ar-EG"/>
        </w:rPr>
      </w:pPr>
    </w:p>
    <w:p w14:paraId="63ED6337" w14:textId="54840E34" w:rsidR="00A520C9" w:rsidRPr="0047280A" w:rsidRDefault="007A3465" w:rsidP="00261806">
      <w:pPr>
        <w:pStyle w:val="Heading3"/>
        <w:ind w:firstLine="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9605B0">
      <w:pPr>
        <w:bidi/>
        <w:spacing w:line="360" w:lineRule="auto"/>
        <w:ind w:firstLine="630"/>
        <w:jc w:val="both"/>
        <w:rPr>
          <w:rFonts w:ascii="Sakkal Majalla" w:eastAsia="Noto Naskh Arabic" w:hAnsi="Sakkal Majalla" w:cs="Sakkal Majalla"/>
          <w:color w:val="27272A"/>
          <w:sz w:val="36"/>
          <w:szCs w:val="36"/>
          <w:lang w:val="en-US" w:bidi="ar-EG"/>
        </w:rPr>
      </w:pPr>
      <w:bookmarkStart w:id="0" w:name="_Hlk155818346"/>
      <w:r w:rsidRPr="00490F1E">
        <w:rPr>
          <w:rFonts w:ascii="Sakkal Majalla" w:eastAsia="Noto Naskh Arabic" w:hAnsi="Sakkal Majalla" w:cs="Sakkal Majalla"/>
          <w:color w:val="27272A"/>
          <w:sz w:val="36"/>
          <w:szCs w:val="36"/>
          <w:rtl/>
          <w:lang w:val="en-US" w:bidi="ar-EG"/>
        </w:rPr>
        <w:lastRenderedPageBreak/>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32"/>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33"/>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 xml:space="preserve">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w:t>
      </w:r>
      <w:r w:rsidR="00FC2C2B" w:rsidRPr="00FC2C2B">
        <w:rPr>
          <w:rFonts w:ascii="Sakkal Majalla" w:eastAsia="Noto Naskh Arabic" w:hAnsi="Sakkal Majalla" w:cs="Sakkal Majalla"/>
          <w:color w:val="27272A"/>
          <w:sz w:val="36"/>
          <w:szCs w:val="36"/>
          <w:rtl/>
          <w:lang w:val="en-US" w:bidi="ar-EG"/>
        </w:rPr>
        <w:lastRenderedPageBreak/>
        <w:t>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4"/>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2034273A"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w:t>
      </w:r>
      <w:r w:rsidRPr="004E1050">
        <w:rPr>
          <w:rFonts w:ascii="Sakkal Majalla" w:eastAsia="Noto Naskh Arabic" w:hAnsi="Sakkal Majalla" w:cs="Sakkal Majalla"/>
          <w:color w:val="27272A"/>
          <w:sz w:val="36"/>
          <w:szCs w:val="36"/>
          <w:rtl/>
          <w:lang w:val="en-US" w:bidi="ar-EG"/>
        </w:rPr>
        <w:lastRenderedPageBreak/>
        <w:t>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35"/>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bidi/>
        <w:spacing w:line="360" w:lineRule="auto"/>
        <w:ind w:firstLine="630"/>
        <w:jc w:val="both"/>
        <w:rPr>
          <w:rFonts w:ascii="Sakkal Majalla" w:eastAsia="Noto Naskh Arabic" w:hAnsi="Sakkal Majalla" w:cs="Sakkal Majalla"/>
          <w:color w:val="27272A"/>
          <w:sz w:val="36"/>
          <w:szCs w:val="36"/>
          <w:rtl/>
          <w:lang w:val="en-US" w:bidi="ar-EG"/>
        </w:rPr>
      </w:pPr>
    </w:p>
    <w:p w14:paraId="067E3746" w14:textId="5914C1A4" w:rsidR="00A520C9" w:rsidRPr="00A520C9" w:rsidRDefault="00A520C9" w:rsidP="00982295">
      <w:pPr>
        <w:pStyle w:val="Heading3"/>
        <w:ind w:firstLine="18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Pr="00A520C9">
        <w:rPr>
          <w:highlight w:val="white"/>
          <w:rtl/>
        </w:rPr>
        <w:t>سورة الرّوم في القرآن الكريم</w:t>
      </w:r>
    </w:p>
    <w:p w14:paraId="1BB8165F" w14:textId="31B3B63D"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36"/>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9493E">
      <w:pPr>
        <w:bidi/>
        <w:spacing w:line="360" w:lineRule="auto"/>
        <w:ind w:firstLine="36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 xml:space="preserve">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w:t>
      </w:r>
      <w:r w:rsidRPr="0069493E">
        <w:rPr>
          <w:rFonts w:ascii="Sakkal Majalla" w:eastAsia="Noto Naskh Arabic" w:hAnsi="Sakkal Majalla" w:cs="Sakkal Majalla"/>
          <w:color w:val="27272A"/>
          <w:sz w:val="36"/>
          <w:szCs w:val="36"/>
          <w:rtl/>
        </w:rPr>
        <w:lastRenderedPageBreak/>
        <w:t>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9493E">
      <w:pPr>
        <w:bidi/>
        <w:spacing w:line="360" w:lineRule="auto"/>
        <w:ind w:firstLine="36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37"/>
      </w:r>
    </w:p>
    <w:p w14:paraId="5418EE09" w14:textId="5B0727AC" w:rsidR="00976C22" w:rsidRDefault="00976C22" w:rsidP="00976C22">
      <w:pPr>
        <w:bidi/>
        <w:spacing w:line="360" w:lineRule="auto"/>
        <w:ind w:firstLine="36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w:t>
      </w:r>
      <w:r w:rsidRPr="00976C22">
        <w:rPr>
          <w:rFonts w:ascii="Sakkal Majalla" w:eastAsia="Noto Naskh Arabic" w:hAnsi="Sakkal Majalla" w:cs="Sakkal Majalla"/>
          <w:color w:val="27272A"/>
          <w:sz w:val="36"/>
          <w:szCs w:val="36"/>
          <w:rtl/>
          <w:lang w:val="en-US" w:bidi="ar-EG"/>
        </w:rPr>
        <w:lastRenderedPageBreak/>
        <w:t>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38"/>
      </w:r>
    </w:p>
    <w:p w14:paraId="3C89E95F" w14:textId="4D59B1BC" w:rsidR="008D547F" w:rsidRPr="00976C22" w:rsidRDefault="008D547F" w:rsidP="008D547F">
      <w:pPr>
        <w:bidi/>
        <w:spacing w:line="360" w:lineRule="auto"/>
        <w:ind w:firstLine="36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9"/>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24A693D" w14:textId="77777777"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728F4D03" w14:textId="7E8A5BCE"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w:t>
      </w:r>
      <w:r w:rsidRPr="001474CC">
        <w:rPr>
          <w:rFonts w:ascii="Sakkal Majalla" w:eastAsia="Noto Naskh Arabic" w:hAnsi="Sakkal Majalla" w:cs="Sakkal Majalla"/>
          <w:color w:val="27272A"/>
          <w:sz w:val="36"/>
          <w:szCs w:val="36"/>
          <w:highlight w:val="white"/>
          <w:rtl/>
        </w:rPr>
        <w:lastRenderedPageBreak/>
        <w:t>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CF0AB4" w14:textId="77777777" w:rsidR="00607A34" w:rsidRDefault="00607A34">
      <w:pPr>
        <w:spacing w:line="240" w:lineRule="auto"/>
      </w:pPr>
      <w:r>
        <w:separator/>
      </w:r>
    </w:p>
  </w:endnote>
  <w:endnote w:type="continuationSeparator" w:id="0">
    <w:p w14:paraId="6C263AB7" w14:textId="77777777" w:rsidR="00607A34" w:rsidRDefault="00607A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92483" w14:textId="77777777" w:rsidR="00607A34" w:rsidRDefault="00607A34">
      <w:pPr>
        <w:spacing w:line="240" w:lineRule="auto"/>
      </w:pPr>
      <w:r>
        <w:separator/>
      </w:r>
    </w:p>
  </w:footnote>
  <w:footnote w:type="continuationSeparator" w:id="0">
    <w:p w14:paraId="7D5060D1" w14:textId="77777777" w:rsidR="00607A34" w:rsidRDefault="00607A34">
      <w:pPr>
        <w:spacing w:line="240" w:lineRule="auto"/>
      </w:pPr>
      <w:r>
        <w:continuationSeparator/>
      </w:r>
    </w:p>
  </w:footnote>
  <w:footnote w:id="1">
    <w:p w14:paraId="43B3B9EC" w14:textId="516F1EF1" w:rsidR="003B0C26" w:rsidRPr="003B0C26" w:rsidRDefault="003B0C26">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Sagala Rumadani, “</w:t>
      </w:r>
      <w:r w:rsidRPr="00C85343">
        <w:rPr>
          <w:rFonts w:asciiTheme="minorHAnsi" w:hAnsiTheme="minorHAnsi"/>
          <w:sz w:val="16"/>
          <w:u w:val="single"/>
        </w:rPr>
        <w:t>Buku: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392157" w:rsidRDefault="00392157">
      <w:pPr>
        <w:pStyle w:val="FootnoteText"/>
        <w:rPr>
          <w:rtl/>
          <w:lang w:bidi="ar-EG"/>
        </w:rPr>
      </w:pPr>
      <w:r>
        <w:rPr>
          <w:rStyle w:val="FootnoteReference"/>
        </w:rPr>
        <w:footnoteRef/>
      </w:r>
      <w:r>
        <w:t xml:space="preserve"> </w:t>
      </w:r>
      <w:r>
        <w:fldChar w:fldCharType="begin"/>
      </w:r>
      <w:r w:rsidR="00644F3F">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 xml:space="preserve">“The Development of Balaghah Studies During </w:t>
      </w:r>
      <w:proofErr w:type="gramStart"/>
      <w:r w:rsidRPr="00C85343">
        <w:rPr>
          <w:rFonts w:asciiTheme="minorHAnsi" w:hAnsiTheme="minorHAnsi"/>
          <w:sz w:val="16"/>
          <w:u w:val="single"/>
        </w:rPr>
        <w:t>The</w:t>
      </w:r>
      <w:proofErr w:type="gramEnd"/>
      <w:r w:rsidRPr="00C85343">
        <w:rPr>
          <w:rFonts w:asciiTheme="minorHAnsi" w:hAnsiTheme="minorHAnsi"/>
          <w:sz w:val="16"/>
          <w:u w:val="single"/>
        </w:rPr>
        <w:t xml:space="preserv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644F3F">
        <w:rPr>
          <w:rtl/>
        </w:rPr>
        <w:instrText>لسـانـنـا</w:instrText>
      </w:r>
      <w:r w:rsidR="00644F3F">
        <w:instrText xml:space="preserve"> (LISANUNA): Jurnal Ilmu Bahasa Arab dan Pembelajarannya 10, no. 1 (2020): 55–69.","noteIndex":4},"citationItems":[{"id":15,"uris":["http://zotero.org/users/local/PxK9EVr5/items/CU2S3XM8","http://zotero.org/users/13503244/items/CU2S3XM8"],"itemData":{"id":15,"type":"article-journal","container-title":"</w:instrText>
      </w:r>
      <w:r w:rsidR="00644F3F">
        <w:rPr>
          <w:rtl/>
        </w:rPr>
        <w:instrText>لسـانـنـا</w:instrText>
      </w:r>
      <w:r w:rsidR="00644F3F">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8E2A0C" w:rsidRPr="008E2A0C" w:rsidRDefault="008E2A0C">
      <w:pPr>
        <w:pStyle w:val="FootnoteText"/>
        <w:rPr>
          <w:lang w:val="en-US"/>
        </w:rPr>
      </w:pPr>
      <w:r>
        <w:rPr>
          <w:rStyle w:val="FootnoteReference"/>
        </w:rPr>
        <w:footnoteRef/>
      </w:r>
      <w:r>
        <w:t xml:space="preserve"> </w:t>
      </w:r>
      <w:r>
        <w:fldChar w:fldCharType="begin"/>
      </w:r>
      <w:r w:rsidR="00644F3F">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E20DB1" w:rsidRDefault="00E20DB1">
      <w:pPr>
        <w:pStyle w:val="FootnoteText"/>
        <w:rPr>
          <w:rtl/>
          <w:lang w:bidi="ar-EG"/>
        </w:rPr>
      </w:pPr>
      <w:r>
        <w:rPr>
          <w:rStyle w:val="FootnoteReference"/>
        </w:rPr>
        <w:footnoteRef/>
      </w:r>
      <w: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Rusydi</w:t>
      </w:r>
      <w:proofErr w:type="spellEnd"/>
      <w:r w:rsidR="00564892" w:rsidRPr="00CA5A3C">
        <w:rPr>
          <w:rFonts w:asciiTheme="minorHAnsi" w:eastAsia="Times New Roman" w:hAnsiTheme="minorHAnsi"/>
          <w:sz w:val="16"/>
          <w:szCs w:val="16"/>
        </w:rPr>
        <w:t xml:space="preserve"> Khalid, </w:t>
      </w:r>
      <w:r w:rsidR="00564892" w:rsidRPr="00CA5A3C">
        <w:rPr>
          <w:rFonts w:asciiTheme="minorHAnsi" w:eastAsia="Times New Roman" w:hAnsiTheme="minorHAnsi"/>
          <w:sz w:val="16"/>
          <w:szCs w:val="16"/>
          <w:rtl/>
        </w:rPr>
        <w:t xml:space="preserve">و </w:t>
      </w:r>
      <w:r w:rsidR="00564892" w:rsidRPr="00CA5A3C">
        <w:rPr>
          <w:rFonts w:asciiTheme="minorHAnsi" w:eastAsia="Times New Roman" w:hAnsiTheme="minorHAnsi"/>
          <w:sz w:val="16"/>
          <w:szCs w:val="16"/>
        </w:rPr>
        <w:t xml:space="preserve">Amrah Kasim, </w:t>
      </w:r>
      <w:r w:rsidR="00564892" w:rsidRPr="00C85343">
        <w:rPr>
          <w:rFonts w:asciiTheme="minorHAnsi" w:eastAsia="Times New Roman" w:hAnsiTheme="minorHAnsi"/>
          <w:sz w:val="16"/>
          <w:szCs w:val="16"/>
          <w:u w:val="single"/>
        </w:rPr>
        <w:t>"USLUB AL-INSYA DALAM QS. AL-MAIDAH (KAJIAN ANALISIS BALAGAH</w:t>
      </w:r>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Diskursus</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sz w:val="16"/>
          <w:szCs w:val="16"/>
        </w:rPr>
        <w:t xml:space="preserve"> </w:t>
      </w:r>
      <w:r w:rsidR="00564892" w:rsidRPr="00CA5A3C">
        <w:rPr>
          <w:rFonts w:ascii="Sakkal Majalla" w:eastAsia="Times New Roman" w:hAnsi="Sakkal Majalla" w:cs="Sakkal Majalla" w:hint="cs"/>
          <w:sz w:val="24"/>
          <w:szCs w:val="24"/>
        </w:rPr>
        <w:t xml:space="preserve">6,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3 (2018): 562–78</w:t>
      </w:r>
      <w:r w:rsidR="00564892">
        <w:rPr>
          <w:rFonts w:eastAsia="Times New Roman"/>
        </w:rPr>
        <w:t>.</w:t>
      </w:r>
    </w:p>
  </w:footnote>
  <w:footnote w:id="7">
    <w:p w14:paraId="21306A75" w14:textId="6726F062"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sidR="00644F3F">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sidR="00644F3F">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sidR="00644F3F">
        <w:rPr>
          <w:rFonts w:ascii="Sakkal Majalla" w:hAnsi="Sakkal Majalla" w:cs="Sakkal Majalla"/>
          <w:sz w:val="24"/>
          <w:szCs w:val="24"/>
          <w:rtl/>
        </w:rPr>
        <w:instrText>دار الارقم بن ابي الارقم-بيروت/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مقدمة ابن خلدون</w:instrText>
      </w:r>
      <w:r w:rsidR="00644F3F">
        <w:rPr>
          <w:rFonts w:ascii="Sakkal Majalla" w:hAnsi="Sakkal Majalla" w:cs="Sakkal Majalla"/>
          <w:sz w:val="24"/>
          <w:szCs w:val="24"/>
        </w:rPr>
        <w:instrText>","author":[{"literal":"</w:instrText>
      </w:r>
      <w:r w:rsidR="00644F3F">
        <w:rPr>
          <w:rFonts w:ascii="Sakkal Majalla" w:hAnsi="Sakkal Majalla" w:cs="Sakkal Majalla"/>
          <w:sz w:val="24"/>
          <w:szCs w:val="24"/>
          <w:rtl/>
        </w:rPr>
        <w:instrText>عبدالرحمن بن محمد بن خلدون</w:instrText>
      </w:r>
      <w:r w:rsidR="00644F3F">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034369" w:rsidRPr="00CA5A3C" w:rsidRDefault="00034369" w:rsidP="00034369">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sidR="00644F3F">
        <w:rPr>
          <w:rFonts w:ascii="Sakkal Majalla" w:hAnsi="Sakkal Majalla" w:cs="Sakkal Majalla"/>
          <w:sz w:val="24"/>
          <w:szCs w:val="24"/>
          <w:rtl/>
        </w:rPr>
        <w:instrText>الدكتور عبد العزيز عتيق, علم البديع, 1718 (بيروت - لبنان: دار النهضة العربية</w:instrText>
      </w:r>
      <w:r w:rsidR="00644F3F">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language":"</w:instrText>
      </w:r>
      <w:r w:rsidR="00644F3F">
        <w:rPr>
          <w:rFonts w:ascii="Sakkal Majalla" w:hAnsi="Sakkal Majalla" w:cs="Sakkal Majalla"/>
          <w:sz w:val="24"/>
          <w:szCs w:val="24"/>
          <w:rtl/>
        </w:rPr>
        <w:instrText>العربية</w:instrText>
      </w:r>
      <w:r w:rsidR="00644F3F">
        <w:rPr>
          <w:rFonts w:ascii="Sakkal Majalla" w:hAnsi="Sakkal Majalla" w:cs="Sakkal Majalla"/>
          <w:sz w:val="24"/>
          <w:szCs w:val="24"/>
        </w:rPr>
        <w:instrText>","number-of-pages":"248","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علم البديع</w:instrText>
      </w:r>
      <w:r w:rsidR="00644F3F">
        <w:rPr>
          <w:rFonts w:ascii="Sakkal Majalla" w:hAnsi="Sakkal Majalla" w:cs="Sakkal Majalla"/>
          <w:sz w:val="24"/>
          <w:szCs w:val="24"/>
        </w:rPr>
        <w:instrText>","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الدكتور عبد العزيز</w:instrText>
      </w:r>
      <w:r w:rsidR="00644F3F">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034369" w:rsidRDefault="00034369" w:rsidP="0003436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sidR="00644F3F">
        <w:rPr>
          <w:rtl/>
        </w:rPr>
        <w:instrText>أبو الحسن الجرجاني, الوساطة بين المتنبي وخصومه</w:instrText>
      </w:r>
      <w:r w:rsidR="00644F3F">
        <w:instrText xml:space="preserve"> (Rufoof, 2008).","noteIndex":9},"citationItems":[{"id":46,"uris":["http://zotero.org/users/local/PxK9EVr5/items/WY4KY2ZV","http://zotero.org/users/13503244/items/WY4KY2ZV"],"itemData":{"id":46,"type":"book","ISBN":"6949136684","publisher":"Rufoof","title":"</w:instrText>
      </w:r>
      <w:r w:rsidR="00644F3F">
        <w:rPr>
          <w:rtl/>
        </w:rPr>
        <w:instrText>الوساطة بين المتنبي وخصومه</w:instrText>
      </w:r>
      <w:r w:rsidR="00644F3F">
        <w:instrText>","author":[{"literal":"</w:instrText>
      </w:r>
      <w:r w:rsidR="00644F3F">
        <w:rPr>
          <w:rtl/>
        </w:rPr>
        <w:instrText>أبو الحسن الجرجاني</w:instrText>
      </w:r>
      <w:r w:rsidR="00644F3F">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sidR="00644F3F">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sidR="00644F3F">
        <w:rPr>
          <w:rFonts w:ascii="Sakkal Majalla" w:hAnsi="Sakkal Majalla" w:cs="Sakkal Majalla"/>
          <w:sz w:val="22"/>
          <w:szCs w:val="22"/>
          <w:rtl/>
        </w:rPr>
        <w:instrText>عبد العزيز عتيق, “علم البيان</w:instrText>
      </w:r>
      <w:r w:rsidR="00644F3F">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sidR="00644F3F">
        <w:rPr>
          <w:rFonts w:ascii="Sakkal Majalla" w:hAnsi="Sakkal Majalla" w:cs="Sakkal Majalla"/>
          <w:sz w:val="22"/>
          <w:szCs w:val="22"/>
          <w:rtl/>
        </w:rPr>
        <w:instrText>دار النهضة العربية، بيروت</w:instrText>
      </w:r>
      <w:r w:rsidR="00644F3F">
        <w:rPr>
          <w:rFonts w:ascii="Sakkal Majalla" w:hAnsi="Sakkal Majalla" w:cs="Sakkal Majalla"/>
          <w:sz w:val="22"/>
          <w:szCs w:val="22"/>
        </w:rPr>
        <w:instrText>","title":"</w:instrText>
      </w:r>
      <w:r w:rsidR="00644F3F">
        <w:rPr>
          <w:rFonts w:ascii="Sakkal Majalla" w:hAnsi="Sakkal Majalla" w:cs="Sakkal Majalla"/>
          <w:sz w:val="22"/>
          <w:szCs w:val="22"/>
          <w:rtl/>
        </w:rPr>
        <w:instrText>علم البيان</w:instrText>
      </w:r>
      <w:r w:rsidR="00644F3F">
        <w:rPr>
          <w:rFonts w:ascii="Sakkal Majalla" w:hAnsi="Sakkal Majalla" w:cs="Sakkal Majalla"/>
          <w:sz w:val="22"/>
          <w:szCs w:val="22"/>
        </w:rPr>
        <w:instrText>","author":[{"literal":"</w:instrText>
      </w:r>
      <w:r w:rsidR="00644F3F">
        <w:rPr>
          <w:rFonts w:ascii="Sakkal Majalla" w:hAnsi="Sakkal Majalla" w:cs="Sakkal Majalla"/>
          <w:sz w:val="22"/>
          <w:szCs w:val="22"/>
          <w:rtl/>
        </w:rPr>
        <w:instrText>عبد العزيز عتيق</w:instrText>
      </w:r>
      <w:r w:rsidR="00644F3F">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00644F3F" w:rsidRPr="00644F3F">
        <w:rPr>
          <w:rFonts w:ascii="Sakkal Majalla" w:hAnsi="Sakkal Majalla" w:cs="Sakkal Majalla"/>
          <w:sz w:val="22"/>
          <w:szCs w:val="24"/>
          <w:rtl/>
        </w:rPr>
        <w:t>عبد العزيز عتيق, “علم البيان</w:t>
      </w:r>
      <w:r w:rsidR="00644F3F"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420BF4E3" w14:textId="341E4419" w:rsidR="00781C76" w:rsidRDefault="00781C76">
      <w:pPr>
        <w:pStyle w:val="FootnoteText"/>
        <w:rPr>
          <w:rtl/>
          <w:lang w:bidi="ar-EG"/>
        </w:rPr>
      </w:pPr>
      <w:r>
        <w:rPr>
          <w:rStyle w:val="FootnoteReference"/>
        </w:rPr>
        <w:footnoteRef/>
      </w:r>
      <w:r>
        <w:t xml:space="preserve"> </w:t>
      </w:r>
      <w:r>
        <w:fldChar w:fldCharType="begin"/>
      </w:r>
      <w:r w:rsidR="00644F3F">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11},"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12">
    <w:p w14:paraId="6DA9935B" w14:textId="63A8D716" w:rsidR="00BE1EE2" w:rsidRPr="00BE1EE2" w:rsidRDefault="00BE1EE2">
      <w:pPr>
        <w:pStyle w:val="FootnoteText"/>
        <w:rPr>
          <w:lang w:val="en-US"/>
        </w:rPr>
      </w:pPr>
      <w:r>
        <w:rPr>
          <w:rStyle w:val="FootnoteReference"/>
        </w:rPr>
        <w:footnoteRef/>
      </w:r>
      <w:r>
        <w:t xml:space="preserve"> </w:t>
      </w:r>
      <w:r>
        <w:fldChar w:fldCharType="begin"/>
      </w:r>
      <w:r w:rsidR="009A0A26">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2},"citationItems":[{"id":"lOHUgcTv/R5RUR0P2","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sidRPr="00CA5A3C">
        <w:rPr>
          <w:rFonts w:asciiTheme="minorHAnsi" w:eastAsia="Times New Roman" w:hAnsiTheme="minorHAnsi"/>
          <w:sz w:val="16"/>
          <w:szCs w:val="16"/>
        </w:rPr>
        <w:t xml:space="preserve">Edi </w:t>
      </w:r>
      <w:proofErr w:type="spellStart"/>
      <w:r w:rsidR="00564892" w:rsidRPr="00CA5A3C">
        <w:rPr>
          <w:rFonts w:asciiTheme="minorHAnsi" w:eastAsia="Times New Roman" w:hAnsiTheme="minorHAnsi"/>
          <w:sz w:val="16"/>
          <w:szCs w:val="16"/>
        </w:rPr>
        <w:t>Komarudin</w:t>
      </w:r>
      <w:proofErr w:type="spellEnd"/>
      <w:r w:rsidR="00564892" w:rsidRPr="00CA5A3C">
        <w:rPr>
          <w:rFonts w:asciiTheme="minorHAnsi" w:eastAsia="Times New Roman" w:hAnsiTheme="minorHAnsi"/>
          <w:sz w:val="16"/>
          <w:szCs w:val="16"/>
        </w:rPr>
        <w:t xml:space="preserve">, </w:t>
      </w:r>
      <w:r w:rsidR="00564892" w:rsidRPr="00C85343">
        <w:rPr>
          <w:rFonts w:asciiTheme="minorHAnsi" w:eastAsia="Times New Roman" w:hAnsiTheme="minorHAnsi"/>
          <w:sz w:val="16"/>
          <w:szCs w:val="16"/>
          <w:u w:val="single"/>
        </w:rPr>
        <w:t>"</w:t>
      </w:r>
      <w:proofErr w:type="spellStart"/>
      <w:r w:rsidR="00564892" w:rsidRPr="00C85343">
        <w:rPr>
          <w:rFonts w:asciiTheme="minorHAnsi" w:eastAsia="Times New Roman" w:hAnsiTheme="minorHAnsi"/>
          <w:sz w:val="16"/>
          <w:szCs w:val="16"/>
          <w:u w:val="single"/>
        </w:rPr>
        <w:t>Isti’arah</w:t>
      </w:r>
      <w:proofErr w:type="spellEnd"/>
      <w:r w:rsidR="00564892" w:rsidRPr="00C85343">
        <w:rPr>
          <w:rFonts w:asciiTheme="minorHAnsi" w:eastAsia="Times New Roman" w:hAnsiTheme="minorHAnsi"/>
          <w:sz w:val="16"/>
          <w:szCs w:val="16"/>
          <w:u w:val="single"/>
        </w:rPr>
        <w:t xml:space="preserve"> Dan </w:t>
      </w:r>
      <w:proofErr w:type="spellStart"/>
      <w:r w:rsidR="00564892" w:rsidRPr="00C85343">
        <w:rPr>
          <w:rFonts w:asciiTheme="minorHAnsi" w:eastAsia="Times New Roman" w:hAnsiTheme="minorHAnsi"/>
          <w:sz w:val="16"/>
          <w:szCs w:val="16"/>
          <w:u w:val="single"/>
        </w:rPr>
        <w:t>Efek</w:t>
      </w:r>
      <w:proofErr w:type="spellEnd"/>
      <w:r w:rsidR="00564892" w:rsidRPr="00C85343">
        <w:rPr>
          <w:rFonts w:asciiTheme="minorHAnsi" w:eastAsia="Times New Roman" w:hAnsiTheme="minorHAnsi"/>
          <w:sz w:val="16"/>
          <w:szCs w:val="16"/>
          <w:u w:val="single"/>
        </w:rPr>
        <w:t xml:space="preserve"> Yang </w:t>
      </w:r>
      <w:proofErr w:type="spellStart"/>
      <w:r w:rsidR="00564892" w:rsidRPr="00C85343">
        <w:rPr>
          <w:rFonts w:asciiTheme="minorHAnsi" w:eastAsia="Times New Roman" w:hAnsiTheme="minorHAnsi"/>
          <w:sz w:val="16"/>
          <w:szCs w:val="16"/>
          <w:u w:val="single"/>
        </w:rPr>
        <w:t>Ditimbulkannya</w:t>
      </w:r>
      <w:proofErr w:type="spellEnd"/>
      <w:r w:rsidR="00564892" w:rsidRPr="00C85343">
        <w:rPr>
          <w:rFonts w:asciiTheme="minorHAnsi" w:eastAsia="Times New Roman" w:hAnsiTheme="minorHAnsi"/>
          <w:sz w:val="16"/>
          <w:szCs w:val="16"/>
          <w:u w:val="single"/>
        </w:rPr>
        <w:t xml:space="preserve"> Dalam Bahasa Al-Qur’ān Surah Al-Baqarah Dan </w:t>
      </w:r>
      <w:proofErr w:type="spellStart"/>
      <w:r w:rsidR="00564892" w:rsidRPr="00C85343">
        <w:rPr>
          <w:rFonts w:asciiTheme="minorHAnsi" w:eastAsia="Times New Roman" w:hAnsiTheme="minorHAnsi"/>
          <w:sz w:val="16"/>
          <w:szCs w:val="16"/>
          <w:u w:val="single"/>
        </w:rPr>
        <w:t>Âli</w:t>
      </w:r>
      <w:proofErr w:type="spellEnd"/>
      <w:r w:rsidR="00564892" w:rsidRPr="00C85343">
        <w:rPr>
          <w:rFonts w:asciiTheme="minorHAnsi" w:eastAsia="Times New Roman" w:hAnsiTheme="minorHAnsi"/>
          <w:sz w:val="16"/>
          <w:szCs w:val="16"/>
          <w:u w:val="single"/>
        </w:rPr>
        <w:t xml:space="preserve"> </w:t>
      </w:r>
      <w:proofErr w:type="spellStart"/>
      <w:r w:rsidR="00564892" w:rsidRPr="00C85343">
        <w:rPr>
          <w:rFonts w:asciiTheme="minorHAnsi" w:eastAsia="Times New Roman" w:hAnsiTheme="minorHAnsi"/>
          <w:sz w:val="16"/>
          <w:szCs w:val="16"/>
          <w:u w:val="single"/>
        </w:rPr>
        <w:t>Mrân</w:t>
      </w:r>
      <w:proofErr w:type="spellEnd"/>
      <w:r w:rsidR="00564892" w:rsidRPr="00CA5A3C">
        <w:rPr>
          <w:rFonts w:asciiTheme="minorHAnsi" w:eastAsia="Times New Roman" w:hAnsiTheme="minorHAnsi"/>
          <w:sz w:val="16"/>
          <w:szCs w:val="16"/>
        </w:rPr>
        <w:t xml:space="preserve">", </w:t>
      </w:r>
      <w:r w:rsidR="00564892" w:rsidRPr="00CA5A3C">
        <w:rPr>
          <w:rFonts w:asciiTheme="minorHAnsi" w:eastAsia="Times New Roman" w:hAnsiTheme="minorHAnsi"/>
          <w:i/>
          <w:iCs/>
          <w:sz w:val="16"/>
          <w:szCs w:val="16"/>
        </w:rPr>
        <w:t>Al-</w:t>
      </w:r>
      <w:proofErr w:type="spellStart"/>
      <w:r w:rsidR="00564892" w:rsidRPr="00CA5A3C">
        <w:rPr>
          <w:rFonts w:asciiTheme="minorHAnsi" w:eastAsia="Times New Roman" w:hAnsiTheme="minorHAnsi"/>
          <w:i/>
          <w:iCs/>
          <w:sz w:val="16"/>
          <w:szCs w:val="16"/>
        </w:rPr>
        <w:t>Tsaqafa</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Ilmiah</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Peradaban</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rPr>
        <w:t xml:space="preserve"> </w:t>
      </w:r>
      <w:r w:rsidR="00564892" w:rsidRPr="00CA5A3C">
        <w:rPr>
          <w:rFonts w:ascii="Sakkal Majalla" w:eastAsia="Times New Roman" w:hAnsi="Sakkal Majalla" w:cs="Sakkal Majalla" w:hint="cs"/>
          <w:sz w:val="24"/>
          <w:szCs w:val="24"/>
        </w:rPr>
        <w:t xml:space="preserve">14,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1 (2017): 207–27</w:t>
      </w:r>
      <w:r w:rsidR="00564892">
        <w:rPr>
          <w:rFonts w:eastAsia="Times New Roman"/>
        </w:rPr>
        <w:t>.</w:t>
      </w:r>
    </w:p>
  </w:footnote>
  <w:footnote w:id="14">
    <w:p w14:paraId="096E11AC" w14:textId="4295DA98" w:rsidR="00D3662A" w:rsidRPr="00D3662A" w:rsidRDefault="00D3662A">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4},"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5">
    <w:p w14:paraId="5B115AA0" w14:textId="78A895D1" w:rsidR="00C85343" w:rsidRPr="00C85343" w:rsidRDefault="00C85343">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6">
    <w:p w14:paraId="18890D91" w14:textId="35B6C133" w:rsidR="00694644" w:rsidRDefault="00694644" w:rsidP="009C76A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sidR="00644F3F">
        <w:rPr>
          <w:rtl/>
        </w:rPr>
        <w:instrText>عبد العزيز عتيق, في البلاغة العربية علم المعاني، البيان، البديع</w:instrText>
      </w:r>
      <w:r w:rsidR="00644F3F">
        <w:instrText xml:space="preserve"> (</w:instrText>
      </w:r>
      <w:r w:rsidR="00644F3F">
        <w:rPr>
          <w:rtl/>
        </w:rPr>
        <w:instrText>بيروت - لبنان: دار النهضة العربية</w:instrText>
      </w:r>
      <w:r w:rsidR="00644F3F">
        <w:instrText>, n.d.), https://ebook.univeyes.com/106890.","noteIndex":16},"citationItems":[{"id":49,"uris":["http://zotero.org/users/local/PxK9EVr5/items/TD59N6C4","http://zotero.org/users/13503244/items/TD59N6C4"],"itemData":{"id":49,"type":"book","event-place":"</w:instrText>
      </w:r>
      <w:r w:rsidR="00644F3F">
        <w:rPr>
          <w:rtl/>
        </w:rPr>
        <w:instrText>بيروت - لبنان</w:instrText>
      </w:r>
      <w:r w:rsidR="00644F3F">
        <w:instrText>","publisher":"</w:instrText>
      </w:r>
      <w:r w:rsidR="00644F3F">
        <w:rPr>
          <w:rtl/>
        </w:rPr>
        <w:instrText>دار النهضة العربية</w:instrText>
      </w:r>
      <w:r w:rsidR="00644F3F">
        <w:instrText>","publisher-place":"</w:instrText>
      </w:r>
      <w:r w:rsidR="00644F3F">
        <w:rPr>
          <w:rtl/>
        </w:rPr>
        <w:instrText>بيروت - لبنان</w:instrText>
      </w:r>
      <w:r w:rsidR="00644F3F">
        <w:instrText>","title":"</w:instrText>
      </w:r>
      <w:r w:rsidR="00644F3F">
        <w:rPr>
          <w:rtl/>
        </w:rPr>
        <w:instrText>في البلاغة العربية علم المعاني، البيان، البديع</w:instrText>
      </w:r>
      <w:r w:rsidR="00644F3F">
        <w:instrText>","URL":"https://ebook.univeyes.com/106890","author":[{"family":"</w:instrText>
      </w:r>
      <w:r w:rsidR="00644F3F">
        <w:rPr>
          <w:rtl/>
        </w:rPr>
        <w:instrText>عتيق</w:instrText>
      </w:r>
      <w:r w:rsidR="00644F3F">
        <w:instrText>","given":"</w:instrText>
      </w:r>
      <w:r w:rsidR="00644F3F">
        <w:rPr>
          <w:rtl/>
        </w:rPr>
        <w:instrText>عبد العزيز</w:instrText>
      </w:r>
      <w:r w:rsidR="00644F3F">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7">
    <w:p w14:paraId="0A755458" w14:textId="5000F0B9" w:rsidR="00694644" w:rsidRPr="000E6C02" w:rsidRDefault="00694644"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620E63"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نفس المرجع</w:t>
      </w:r>
      <w:r w:rsidR="00620E63" w:rsidRPr="000E6C02">
        <w:rPr>
          <w:rFonts w:ascii="Sakkal Majalla" w:hAnsi="Sakkal Majalla" w:cs="Sakkal Majalla" w:hint="cs"/>
          <w:sz w:val="24"/>
          <w:szCs w:val="24"/>
          <w:rtl/>
          <w:lang w:val="id-ID"/>
        </w:rPr>
        <w:t xml:space="preserve"> ص 66 -70 </w:t>
      </w:r>
      <w:r w:rsidRPr="000E6C02">
        <w:rPr>
          <w:rFonts w:ascii="Sakkal Majalla" w:hAnsi="Sakkal Majalla" w:cs="Sakkal Majalla" w:hint="cs"/>
          <w:sz w:val="24"/>
          <w:szCs w:val="24"/>
          <w:rtl/>
          <w:lang w:val="id-ID"/>
        </w:rPr>
        <w:t xml:space="preserve"> </w:t>
      </w:r>
      <w:r w:rsidRPr="000E6C02">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M42OyxIk","properties":{"formattedCitation":"Ibid.","plainCitation":"Ibid.","noteIndex":17},"citationItems":[{"id":49,"uris":["http://zotero.org/users/local/PxK9EVr5/items/TD59N6C4","http://zotero.org/users/13503244/items/TD59N6C4"],"itemData":{"id":49,"type":"book","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في البلاغة العربية علم المعاني، البيان، البديع</w:instrText>
      </w:r>
      <w:r w:rsidR="00644F3F">
        <w:rPr>
          <w:rFonts w:ascii="Sakkal Majalla" w:hAnsi="Sakkal Majalla" w:cs="Sakkal Majalla"/>
          <w:sz w:val="24"/>
          <w:szCs w:val="24"/>
        </w:rPr>
        <w:instrText>","URL":"https://ebook.univeyes.com/106890","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عبد العزيز</w:instrText>
      </w:r>
      <w:r w:rsidR="00644F3F">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18">
    <w:p w14:paraId="3E7B70CA" w14:textId="4412673D" w:rsidR="00644F3F" w:rsidRPr="00644F3F" w:rsidRDefault="00644F3F" w:rsidP="00644F3F">
      <w:pPr>
        <w:pStyle w:val="FootnoteText"/>
        <w:rPr>
          <w:lang w:val="en-US"/>
        </w:rPr>
      </w:pPr>
      <w:r>
        <w:rPr>
          <w:rStyle w:val="FootnoteReference"/>
        </w:rPr>
        <w:footnoteRef/>
      </w:r>
      <w:r>
        <w:t xml:space="preserve"> </w:t>
      </w:r>
      <w:r w:rsidR="00607A34">
        <w:fldChar w:fldCharType="begin"/>
      </w:r>
      <w:r w:rsidR="00607A34">
        <w:instrText xml:space="preserve"> ADDIN ZOTERO_TEMP </w:instrText>
      </w:r>
      <w:r w:rsidR="00607A34">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8},"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009A0A26">
        <w:rPr>
          <w:rFonts w:ascii="Times New Roman" w:hAnsi="Times New Roman" w:cs="Times New Roman"/>
          <w:sz w:val="24"/>
          <w:szCs w:val="24"/>
        </w:rPr>
        <w:t xml:space="preserve">Mahmud Taufiq Muhammad Sa’id, “Shuwarul-Amri Wa an-Nahyi Fi Az-Zikri al-Hakim,” </w:t>
      </w:r>
      <w:r w:rsidR="009A0A26">
        <w:rPr>
          <w:rFonts w:ascii="Times New Roman" w:hAnsi="Times New Roman" w:cs="Times New Roman"/>
          <w:i/>
          <w:iCs/>
          <w:sz w:val="24"/>
          <w:szCs w:val="24"/>
        </w:rPr>
        <w:t>Mathba’ah I-Amanah, Mesir</w:t>
      </w:r>
      <w:r w:rsidR="009A0A26">
        <w:rPr>
          <w:rFonts w:ascii="Times New Roman" w:hAnsi="Times New Roman" w:cs="Times New Roman"/>
          <w:sz w:val="24"/>
          <w:szCs w:val="24"/>
        </w:rPr>
        <w:t xml:space="preserve"> (H/ 1993 M 1413): 5.</w:t>
      </w:r>
      <w:r>
        <w:fldChar w:fldCharType="end"/>
      </w:r>
      <w:r w:rsidR="00607A34">
        <w:fldChar w:fldCharType="end"/>
      </w:r>
    </w:p>
  </w:footnote>
  <w:footnote w:id="19">
    <w:p w14:paraId="3D64C679" w14:textId="1E3C5370" w:rsidR="00644F3F" w:rsidRDefault="00644F3F">
      <w:pPr>
        <w:pStyle w:val="FootnoteText"/>
        <w:rPr>
          <w:rtl/>
          <w:lang w:bidi="ar-EG"/>
        </w:rPr>
      </w:pPr>
      <w:r>
        <w:rPr>
          <w:rStyle w:val="FootnoteReference"/>
        </w:rPr>
        <w:footnoteRef/>
      </w:r>
      <w:r>
        <w:t xml:space="preserve"> </w:t>
      </w:r>
      <w:r>
        <w:fldChar w:fldCharType="begin"/>
      </w:r>
      <w:r w:rsidR="009A0A26">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19},"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Yusuf Abdullah Al-</w:t>
      </w:r>
      <w:proofErr w:type="spellStart"/>
      <w:r w:rsidRPr="00644F3F">
        <w:rPr>
          <w:rFonts w:asciiTheme="minorHAnsi" w:hAnsiTheme="minorHAnsi"/>
          <w:sz w:val="16"/>
        </w:rPr>
        <w:t>Anshori</w:t>
      </w:r>
      <w:proofErr w:type="spellEnd"/>
      <w:r w:rsidRPr="00644F3F">
        <w:rPr>
          <w:rFonts w:asciiTheme="minorHAnsi" w:hAnsiTheme="minorHAnsi"/>
          <w:sz w:val="16"/>
        </w:rPr>
        <w:t>, “</w:t>
      </w:r>
      <w:proofErr w:type="spellStart"/>
      <w:r w:rsidRPr="00644F3F">
        <w:rPr>
          <w:rFonts w:asciiTheme="minorHAnsi" w:hAnsiTheme="minorHAnsi"/>
          <w:sz w:val="16"/>
        </w:rPr>
        <w:t>Asalib</w:t>
      </w:r>
      <w:proofErr w:type="spellEnd"/>
      <w:r w:rsidRPr="00644F3F">
        <w:rPr>
          <w:rFonts w:asciiTheme="minorHAnsi" w:hAnsiTheme="minorHAnsi"/>
          <w:sz w:val="16"/>
        </w:rPr>
        <w:t xml:space="preserve">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20">
    <w:p w14:paraId="7BF94CBA" w14:textId="4C380282" w:rsidR="00495F0B" w:rsidRPr="008D13D3" w:rsidRDefault="00495F0B" w:rsidP="00BD1BB8">
      <w:pPr>
        <w:pStyle w:val="TableNormal1"/>
        <w:tabs>
          <w:tab w:val="left" w:pos="8200"/>
        </w:tabs>
        <w:rPr>
          <w:lang w:val="en-US"/>
        </w:rPr>
      </w:pPr>
      <w:r>
        <w:rPr>
          <w:rStyle w:val="Subtitle"/>
        </w:rPr>
        <w:footnoteRef/>
      </w:r>
      <w:r>
        <w:t xml:space="preserve"> </w:t>
      </w:r>
      <w:r>
        <w:fldChar w:fldCharType="begin"/>
      </w:r>
      <w:r w:rsidR="009A0A26">
        <w:instrText xml:space="preserve"> ADDIN ZOTERO_ITEM CSL_CITATION {"citationID":"GBtYXAx5","properties":{"formattedCitation":"M Quraish Shihab, {\\i{}Kaidah Tafsir} (Lentera Hati Group, 2013).","plainCitation":"M Quraish Shihab, Kaidah Tafsir (Lentera Hati Group, 2013).","noteIndex":20},"citationItems":[{"id":67,"uris":["http://zotero.org/users/13503244/items/TKHVKBI5"],"itemData":{"id":67,"type":"book","publisher":"Lentera Hati Group","title":"Kaidah tafsir","author":[{"family":"Shihab","given":"M Quraish"}],"issued":{"date-parts":[["2013"]]}}}],"schema":"https://github.com/citation-style-language/schema/raw/master/csl-citation.json"} </w:instrText>
      </w:r>
      <w:r>
        <w:fldChar w:fldCharType="separate"/>
      </w:r>
      <w:r w:rsidR="009A0A26">
        <w:rPr>
          <w:rFonts w:ascii="Times New Roman" w:hAnsi="Times New Roman" w:cs="Times New Roman"/>
          <w:sz w:val="24"/>
          <w:szCs w:val="24"/>
        </w:rPr>
        <w:t xml:space="preserve">M Quraish Shihab, </w:t>
      </w:r>
      <w:proofErr w:type="spellStart"/>
      <w:r w:rsidR="009A0A26">
        <w:rPr>
          <w:rFonts w:ascii="Times New Roman" w:hAnsi="Times New Roman" w:cs="Times New Roman"/>
          <w:i/>
          <w:iCs/>
          <w:sz w:val="24"/>
          <w:szCs w:val="24"/>
        </w:rPr>
        <w:t>Kaidah</w:t>
      </w:r>
      <w:proofErr w:type="spellEnd"/>
      <w:r w:rsidR="009A0A26">
        <w:rPr>
          <w:rFonts w:ascii="Times New Roman" w:hAnsi="Times New Roman" w:cs="Times New Roman"/>
          <w:i/>
          <w:iCs/>
          <w:sz w:val="24"/>
          <w:szCs w:val="24"/>
        </w:rPr>
        <w:t xml:space="preserve"> Tafsir</w:t>
      </w:r>
      <w:r w:rsidR="009A0A26">
        <w:rPr>
          <w:rFonts w:ascii="Times New Roman" w:hAnsi="Times New Roman" w:cs="Times New Roman"/>
          <w:sz w:val="24"/>
          <w:szCs w:val="24"/>
        </w:rPr>
        <w:t xml:space="preserve"> (</w:t>
      </w:r>
      <w:proofErr w:type="spellStart"/>
      <w:r w:rsidR="009A0A26">
        <w:rPr>
          <w:rFonts w:ascii="Times New Roman" w:hAnsi="Times New Roman" w:cs="Times New Roman"/>
          <w:sz w:val="24"/>
          <w:szCs w:val="24"/>
        </w:rPr>
        <w:t>Lentera</w:t>
      </w:r>
      <w:proofErr w:type="spellEnd"/>
      <w:r w:rsidR="009A0A26">
        <w:rPr>
          <w:rFonts w:ascii="Times New Roman" w:hAnsi="Times New Roman" w:cs="Times New Roman"/>
          <w:sz w:val="24"/>
          <w:szCs w:val="24"/>
        </w:rPr>
        <w:t xml:space="preserve"> Hati Group, 2013).</w:t>
      </w:r>
      <w:r>
        <w:fldChar w:fldCharType="end"/>
      </w:r>
      <w:r w:rsidR="00BD1BB8">
        <w:tab/>
      </w:r>
    </w:p>
  </w:footnote>
  <w:footnote w:id="21">
    <w:p w14:paraId="74D6CEDE" w14:textId="3C35231F" w:rsidR="00755C5B" w:rsidRPr="00755C5B" w:rsidRDefault="00755C5B" w:rsidP="009C76A9">
      <w:pPr>
        <w:pStyle w:val="FootnoteText"/>
        <w:bidi/>
        <w:rPr>
          <w:rtl/>
          <w:lang w:val="en-US" w:bidi="ar-EG"/>
        </w:rPr>
      </w:pPr>
      <w:r>
        <w:rPr>
          <w:rStyle w:val="FootnoteReference"/>
        </w:rPr>
        <w:footnoteRef/>
      </w:r>
      <w:r>
        <w:t xml:space="preserve"> </w:t>
      </w:r>
      <w:r>
        <w:rPr>
          <w:rFonts w:hint="cs"/>
          <w:rtl/>
          <w:lang w:bidi="ar-EG"/>
        </w:rPr>
        <w:t>القران سورة البقرة اية 43</w:t>
      </w:r>
    </w:p>
  </w:footnote>
  <w:footnote w:id="22">
    <w:p w14:paraId="0800BBFC" w14:textId="66693AA7" w:rsidR="008E5CDE" w:rsidRDefault="008E5CDE" w:rsidP="009C76A9">
      <w:pPr>
        <w:pStyle w:val="FootnoteText"/>
        <w:bidi/>
        <w:rPr>
          <w:rtl/>
          <w:lang w:bidi="ar-EG"/>
        </w:rPr>
      </w:pPr>
      <w:r>
        <w:rPr>
          <w:rStyle w:val="FootnoteReference"/>
        </w:rPr>
        <w:footnoteRef/>
      </w:r>
      <w:r>
        <w:t xml:space="preserve"> </w:t>
      </w:r>
      <w:r>
        <w:rPr>
          <w:rFonts w:hint="cs"/>
          <w:rtl/>
          <w:lang w:bidi="ar-EG"/>
        </w:rPr>
        <w:t>القران سورة الطلاق اية 7</w:t>
      </w:r>
    </w:p>
  </w:footnote>
  <w:footnote w:id="23">
    <w:p w14:paraId="7522B32D" w14:textId="5FA9F524" w:rsidR="00E00E15" w:rsidRPr="00E00E15" w:rsidRDefault="00E00E15" w:rsidP="00E00E15">
      <w:pPr>
        <w:pStyle w:val="FootnoteText"/>
        <w:bidi/>
        <w:rPr>
          <w:rFonts w:hint="cs"/>
          <w:rtl/>
          <w:lang w:val="en-US" w:bidi="ar-EG"/>
        </w:rPr>
      </w:pPr>
      <w:r>
        <w:rPr>
          <w:rStyle w:val="FootnoteReference"/>
        </w:rPr>
        <w:footnoteRef/>
      </w:r>
      <w:r>
        <w:t xml:space="preserve"> </w:t>
      </w:r>
      <w:r>
        <w:rPr>
          <w:rFonts w:hint="cs"/>
          <w:rtl/>
          <w:lang w:bidi="ar-EG"/>
        </w:rPr>
        <w:t>القران سورة البقرة اية 83</w:t>
      </w:r>
    </w:p>
  </w:footnote>
  <w:footnote w:id="24">
    <w:p w14:paraId="16711D65" w14:textId="23194950" w:rsidR="009A0A26" w:rsidRPr="009A0A26" w:rsidRDefault="009A0A26" w:rsidP="009A0A26">
      <w:pPr>
        <w:pStyle w:val="FootnoteText"/>
        <w:bidi/>
        <w:rPr>
          <w:rFonts w:ascii="Sakkal Majalla" w:hAnsi="Sakkal Majalla" w:cs="Sakkal Majalla" w:hint="cs"/>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sidRPr="009A0A26">
        <w:rPr>
          <w:rFonts w:ascii="Sakkal Majalla" w:hAnsi="Sakkal Majalla" w:cs="Sakkal Majalla" w:hint="cs"/>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Pr="009A0A26">
        <w:rPr>
          <w:rFonts w:ascii="Sakkal Majalla" w:hAnsi="Sakkal Majalla" w:cs="Sakkal Majalla" w:hint="cs"/>
          <w:sz w:val="24"/>
          <w:szCs w:val="24"/>
          <w:rtl/>
        </w:rPr>
        <w:instrText>مصطفى الصاوي الجويني, البلاغة العربية (لاسكندرية: الناشر العارف, 2002</w:instrText>
      </w:r>
      <w:r w:rsidRPr="009A0A26">
        <w:rPr>
          <w:rFonts w:ascii="Sakkal Majalla" w:hAnsi="Sakkal Majalla" w:cs="Sakkal Majalla" w:hint="cs"/>
          <w:sz w:val="24"/>
          <w:szCs w:val="24"/>
        </w:rPr>
        <w:instrText>).","noteIndex":24},"citationItems":[{"id":70,"uris":["http://zotero.org/users/13503244/items/7I6EQGCU"],"itemData":{"id":70,"type":"book","event-place":"</w:instrText>
      </w:r>
      <w:r w:rsidRPr="009A0A26">
        <w:rPr>
          <w:rFonts w:ascii="Sakkal Majalla" w:hAnsi="Sakkal Majalla" w:cs="Sakkal Majalla" w:hint="cs"/>
          <w:sz w:val="24"/>
          <w:szCs w:val="24"/>
          <w:rtl/>
        </w:rPr>
        <w:instrText>لاسكندرية</w:instrText>
      </w:r>
      <w:r w:rsidRPr="009A0A26">
        <w:rPr>
          <w:rFonts w:ascii="Sakkal Majalla" w:hAnsi="Sakkal Majalla" w:cs="Sakkal Majalla" w:hint="cs"/>
          <w:sz w:val="24"/>
          <w:szCs w:val="24"/>
        </w:rPr>
        <w:instrText>","publisher":"</w:instrText>
      </w:r>
      <w:r w:rsidRPr="009A0A26">
        <w:rPr>
          <w:rFonts w:ascii="Sakkal Majalla" w:hAnsi="Sakkal Majalla" w:cs="Sakkal Majalla" w:hint="cs"/>
          <w:sz w:val="24"/>
          <w:szCs w:val="24"/>
          <w:rtl/>
        </w:rPr>
        <w:instrText>الناشر العارف</w:instrText>
      </w:r>
      <w:r w:rsidRPr="009A0A26">
        <w:rPr>
          <w:rFonts w:ascii="Sakkal Majalla" w:hAnsi="Sakkal Majalla" w:cs="Sakkal Majalla" w:hint="cs"/>
          <w:sz w:val="24"/>
          <w:szCs w:val="24"/>
        </w:rPr>
        <w:instrText>","publisher-place":"</w:instrText>
      </w:r>
      <w:r w:rsidRPr="009A0A26">
        <w:rPr>
          <w:rFonts w:ascii="Sakkal Majalla" w:hAnsi="Sakkal Majalla" w:cs="Sakkal Majalla" w:hint="cs"/>
          <w:sz w:val="24"/>
          <w:szCs w:val="24"/>
          <w:rtl/>
        </w:rPr>
        <w:instrText>لاسكندرية</w:instrText>
      </w:r>
      <w:r w:rsidRPr="009A0A26">
        <w:rPr>
          <w:rFonts w:ascii="Sakkal Majalla" w:hAnsi="Sakkal Majalla" w:cs="Sakkal Majalla" w:hint="cs"/>
          <w:sz w:val="24"/>
          <w:szCs w:val="24"/>
        </w:rPr>
        <w:instrText>","title":"</w:instrText>
      </w:r>
      <w:r w:rsidRPr="009A0A26">
        <w:rPr>
          <w:rFonts w:ascii="Sakkal Majalla" w:hAnsi="Sakkal Majalla" w:cs="Sakkal Majalla" w:hint="cs"/>
          <w:sz w:val="24"/>
          <w:szCs w:val="24"/>
          <w:rtl/>
        </w:rPr>
        <w:instrText>البلاغة العربية</w:instrText>
      </w:r>
      <w:r w:rsidRPr="009A0A26">
        <w:rPr>
          <w:rFonts w:ascii="Sakkal Majalla" w:hAnsi="Sakkal Majalla" w:cs="Sakkal Majalla" w:hint="cs"/>
          <w:sz w:val="24"/>
          <w:szCs w:val="24"/>
        </w:rPr>
        <w:instrText>","author":[{"family":"</w:instrText>
      </w:r>
      <w:r w:rsidRPr="009A0A26">
        <w:rPr>
          <w:rFonts w:ascii="Sakkal Majalla" w:hAnsi="Sakkal Majalla" w:cs="Sakkal Majalla" w:hint="cs"/>
          <w:sz w:val="24"/>
          <w:szCs w:val="24"/>
          <w:rtl/>
        </w:rPr>
        <w:instrText>الجويني</w:instrText>
      </w:r>
      <w:r w:rsidRPr="009A0A26">
        <w:rPr>
          <w:rFonts w:ascii="Sakkal Majalla" w:hAnsi="Sakkal Majalla" w:cs="Sakkal Majalla" w:hint="cs"/>
          <w:sz w:val="24"/>
          <w:szCs w:val="24"/>
        </w:rPr>
        <w:instrText>","given":"</w:instrText>
      </w:r>
      <w:r w:rsidRPr="009A0A26">
        <w:rPr>
          <w:rFonts w:ascii="Sakkal Majalla" w:hAnsi="Sakkal Majalla" w:cs="Sakkal Majalla" w:hint="cs"/>
          <w:sz w:val="24"/>
          <w:szCs w:val="24"/>
          <w:rtl/>
        </w:rPr>
        <w:instrText>مصطفى الصاوي</w:instrText>
      </w:r>
      <w:r w:rsidRPr="009A0A26">
        <w:rPr>
          <w:rFonts w:ascii="Sakkal Majalla" w:hAnsi="Sakkal Majalla" w:cs="Sakkal Majalla" w:hint="cs"/>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5">
    <w:p w14:paraId="4E3C5376" w14:textId="2CBC5349" w:rsidR="00E333F9" w:rsidRPr="00E333F9" w:rsidRDefault="00E333F9" w:rsidP="009C76A9">
      <w:pPr>
        <w:pStyle w:val="FootnoteText"/>
        <w:bidi/>
        <w:rPr>
          <w:rtl/>
          <w:lang w:val="en-US" w:bidi="ar-EG"/>
        </w:rPr>
      </w:pPr>
      <w:r>
        <w:rPr>
          <w:rStyle w:val="FootnoteReference"/>
        </w:rPr>
        <w:footnoteRef/>
      </w:r>
      <w:r>
        <w:t xml:space="preserve"> </w:t>
      </w:r>
      <w:r>
        <w:rPr>
          <w:rFonts w:hint="cs"/>
          <w:rtl/>
        </w:rPr>
        <w:t>القران سور</w:t>
      </w:r>
      <w:r w:rsidR="00C85343">
        <w:rPr>
          <w:rFonts w:hint="cs"/>
          <w:rtl/>
        </w:rPr>
        <w:t>ة</w:t>
      </w:r>
      <w:r>
        <w:rPr>
          <w:rFonts w:hint="cs"/>
          <w:rtl/>
        </w:rPr>
        <w:t xml:space="preserve"> </w:t>
      </w:r>
      <w:r w:rsidR="00C85343">
        <w:rPr>
          <w:rFonts w:hint="cs"/>
          <w:rtl/>
        </w:rPr>
        <w:t>ال</w:t>
      </w:r>
      <w:r>
        <w:rPr>
          <w:rFonts w:hint="cs"/>
          <w:rtl/>
        </w:rPr>
        <w:t>عمران اية 193</w:t>
      </w:r>
    </w:p>
  </w:footnote>
  <w:footnote w:id="26">
    <w:p w14:paraId="08EE8275" w14:textId="4479E823" w:rsidR="00755C5B" w:rsidRPr="00755C5B" w:rsidRDefault="00755C5B">
      <w:pPr>
        <w:pStyle w:val="FootnoteText"/>
        <w:rPr>
          <w:rFonts w:asciiTheme="minorHAnsi" w:hAnsiTheme="minorHAnsi"/>
          <w:sz w:val="16"/>
          <w:szCs w:val="16"/>
          <w:lang w:val="en-US"/>
        </w:rPr>
      </w:pPr>
      <w:r w:rsidRPr="00755C5B">
        <w:rPr>
          <w:rStyle w:val="FootnoteReference"/>
          <w:rFonts w:asciiTheme="minorHAnsi" w:hAnsiTheme="minorHAnsi"/>
          <w:sz w:val="16"/>
          <w:szCs w:val="16"/>
        </w:rPr>
        <w:footnoteRef/>
      </w:r>
      <w:r w:rsidRPr="00755C5B">
        <w:rPr>
          <w:rFonts w:asciiTheme="minorHAnsi" w:hAnsiTheme="minorHAnsi"/>
          <w:sz w:val="16"/>
          <w:szCs w:val="16"/>
        </w:rPr>
        <w:t xml:space="preserve"> </w:t>
      </w:r>
      <w:r w:rsidRPr="00755C5B">
        <w:rPr>
          <w:rFonts w:asciiTheme="minorHAnsi" w:hAnsiTheme="minorHAnsi"/>
          <w:sz w:val="16"/>
          <w:szCs w:val="16"/>
        </w:rPr>
        <w:fldChar w:fldCharType="begin"/>
      </w:r>
      <w:r w:rsidR="009A0A26">
        <w:rPr>
          <w:rFonts w:asciiTheme="minorHAnsi" w:hAnsiTheme="minorHAnsi"/>
          <w:sz w:val="16"/>
          <w:szCs w:val="16"/>
        </w:rPr>
        <w:instrText xml:space="preserve"> ADDIN ZOTERO_ITEM CSL_CITATION {"citationID":"GEmVc7Ix","properties":{"formattedCitation":"Siti Saharoh Nasution, \\uc0\\u8220{}Analisis AMR Dalam Al-Qur\\uc0\\u8217{}an Surah An-Naml (Tinjauan Balaghah)\\uc0\\u8221{} (2018).","plainCitation":"Siti Saharoh Nasution, “Analisis AMR Dalam Al-Qur’an Surah An-Naml (Tinjauan Balaghah)” (2018).","noteIndex":26},"citationItems":[{"id":62,"uris":["http://zotero.org/users/local/PxK9EVr5/items/7YI3SWBL","http://zotero.org/users/13503244/items/7YI3SWBL"],"itemData":{"id":62,"type":"article-journal","title":"Analisis AMR dalam Al-Qur’an Surah An-Naml (Tinjauan Balaghah)","author":[{"family":"Nasution","given":"Siti Saharoh"}],"issued":{"date-parts":[["2018"]]}}}],"schema":"https://github.com/citation-style-language/schema/raw/master/csl-citation.json"} </w:instrText>
      </w:r>
      <w:r w:rsidRPr="00755C5B">
        <w:rPr>
          <w:rFonts w:asciiTheme="minorHAnsi" w:hAnsiTheme="minorHAnsi"/>
          <w:sz w:val="16"/>
          <w:szCs w:val="16"/>
        </w:rPr>
        <w:fldChar w:fldCharType="separate"/>
      </w:r>
      <w:r w:rsidRPr="00755C5B">
        <w:rPr>
          <w:rFonts w:asciiTheme="minorHAnsi" w:hAnsiTheme="minorHAnsi"/>
          <w:sz w:val="16"/>
        </w:rPr>
        <w:t xml:space="preserve">Siti </w:t>
      </w:r>
      <w:proofErr w:type="spellStart"/>
      <w:r w:rsidRPr="00755C5B">
        <w:rPr>
          <w:rFonts w:asciiTheme="minorHAnsi" w:hAnsiTheme="minorHAnsi"/>
          <w:sz w:val="16"/>
        </w:rPr>
        <w:t>Saharoh</w:t>
      </w:r>
      <w:proofErr w:type="spellEnd"/>
      <w:r w:rsidRPr="00755C5B">
        <w:rPr>
          <w:rFonts w:asciiTheme="minorHAnsi" w:hAnsiTheme="minorHAnsi"/>
          <w:sz w:val="16"/>
        </w:rPr>
        <w:t xml:space="preserve"> Nasution, “</w:t>
      </w:r>
      <w:proofErr w:type="spellStart"/>
      <w:r w:rsidRPr="00C85343">
        <w:rPr>
          <w:rFonts w:asciiTheme="minorHAnsi" w:hAnsiTheme="minorHAnsi"/>
          <w:sz w:val="16"/>
          <w:u w:val="single"/>
        </w:rPr>
        <w:t>Analisis</w:t>
      </w:r>
      <w:proofErr w:type="spellEnd"/>
      <w:r w:rsidRPr="00C85343">
        <w:rPr>
          <w:rFonts w:asciiTheme="minorHAnsi" w:hAnsiTheme="minorHAnsi"/>
          <w:sz w:val="16"/>
          <w:u w:val="single"/>
        </w:rPr>
        <w:t xml:space="preserve"> AMR Dalam Al-Qur’an Surah An-Naml (Tinjauan Balaghah)</w:t>
      </w:r>
      <w:r w:rsidRPr="00755C5B">
        <w:rPr>
          <w:rFonts w:asciiTheme="minorHAnsi" w:hAnsiTheme="minorHAnsi"/>
          <w:sz w:val="16"/>
        </w:rPr>
        <w:t>” (2018).</w:t>
      </w:r>
      <w:r w:rsidRPr="00755C5B">
        <w:rPr>
          <w:rFonts w:asciiTheme="minorHAnsi" w:hAnsiTheme="minorHAnsi"/>
          <w:sz w:val="16"/>
          <w:szCs w:val="16"/>
        </w:rPr>
        <w:fldChar w:fldCharType="end"/>
      </w:r>
    </w:p>
  </w:footnote>
  <w:footnote w:id="27">
    <w:p w14:paraId="4D75D938" w14:textId="544EFD52" w:rsidR="00CB5A1E" w:rsidRDefault="00CB5A1E" w:rsidP="009C76A9">
      <w:pPr>
        <w:pStyle w:val="FootnoteText"/>
        <w:bidi/>
        <w:rPr>
          <w:rtl/>
          <w:lang w:bidi="ar-EG"/>
        </w:rPr>
      </w:pPr>
      <w:r>
        <w:rPr>
          <w:rStyle w:val="FootnoteReference"/>
        </w:rPr>
        <w:footnoteRef/>
      </w:r>
      <w:r>
        <w:t xml:space="preserve"> </w:t>
      </w:r>
      <w:r>
        <w:rPr>
          <w:rFonts w:hint="cs"/>
          <w:rtl/>
        </w:rPr>
        <w:t>القران سورة الأعرف اية 31</w:t>
      </w:r>
    </w:p>
  </w:footnote>
  <w:footnote w:id="28">
    <w:p w14:paraId="247747D2" w14:textId="1A9D4716" w:rsidR="004555D3" w:rsidRPr="000E6C02" w:rsidRDefault="004555D3"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sidR="009A0A26">
        <w:rPr>
          <w:rFonts w:ascii="Sakkal Majalla" w:hAnsi="Sakkal Majalla" w:cs="Sakkal Majalla"/>
          <w:sz w:val="24"/>
          <w:szCs w:val="24"/>
          <w:rtl/>
        </w:rPr>
        <w:instrText>عبد العزيز عتيق, علم المعاني</w:instrText>
      </w:r>
      <w:r w:rsidR="009A0A26">
        <w:rPr>
          <w:rFonts w:ascii="Sakkal Majalla" w:hAnsi="Sakkal Majalla" w:cs="Sakkal Majalla"/>
          <w:sz w:val="24"/>
          <w:szCs w:val="24"/>
        </w:rPr>
        <w:instrText>, vol. 1, 10 vols., 1 (</w:instrText>
      </w:r>
      <w:r w:rsidR="009A0A26">
        <w:rPr>
          <w:rFonts w:ascii="Sakkal Majalla" w:hAnsi="Sakkal Majalla" w:cs="Sakkal Majalla"/>
          <w:sz w:val="24"/>
          <w:szCs w:val="24"/>
          <w:rtl/>
        </w:rPr>
        <w:instrText>بيروت - لبنان: دار النهضة العربية للطباعة والنشر والتوزيع, 2015</w:instrText>
      </w:r>
      <w:r w:rsidR="009A0A26">
        <w:rPr>
          <w:rFonts w:ascii="Sakkal Majalla" w:hAnsi="Sakkal Majalla" w:cs="Sakkal Majalla"/>
          <w:sz w:val="24"/>
          <w:szCs w:val="24"/>
        </w:rPr>
        <w:instrText>), https://archive.org/details/elmmanelmman.","noteIndex":28},"citationItems":[{"id":48,"uris":["http://zotero.org/users/local/PxK9EVr5/items/SCGK5KQ3","http://zotero.org/users/13503244/items/SCGK5KQ3"],"itemData":{"id":48,"type":"book","collection-title":"1","event-place":"</w:instrText>
      </w:r>
      <w:r w:rsidR="009A0A26">
        <w:rPr>
          <w:rFonts w:ascii="Sakkal Majalla" w:hAnsi="Sakkal Majalla" w:cs="Sakkal Majalla"/>
          <w:sz w:val="24"/>
          <w:szCs w:val="24"/>
          <w:rtl/>
        </w:rPr>
        <w:instrText>بيروت - لبنان</w:instrText>
      </w:r>
      <w:r w:rsidR="009A0A26">
        <w:rPr>
          <w:rFonts w:ascii="Sakkal Majalla" w:hAnsi="Sakkal Majalla" w:cs="Sakkal Majalla"/>
          <w:sz w:val="24"/>
          <w:szCs w:val="24"/>
        </w:rPr>
        <w:instrText>","language":"</w:instrText>
      </w:r>
      <w:r w:rsidR="009A0A26">
        <w:rPr>
          <w:rFonts w:ascii="Sakkal Majalla" w:hAnsi="Sakkal Majalla" w:cs="Sakkal Majalla"/>
          <w:sz w:val="24"/>
          <w:szCs w:val="24"/>
          <w:rtl/>
        </w:rPr>
        <w:instrText>العربية</w:instrText>
      </w:r>
      <w:r w:rsidR="009A0A26">
        <w:rPr>
          <w:rFonts w:ascii="Sakkal Majalla" w:hAnsi="Sakkal Majalla" w:cs="Sakkal Majalla"/>
          <w:sz w:val="24"/>
          <w:szCs w:val="24"/>
        </w:rPr>
        <w:instrText>","number-of-pages":"208","number-of-volumes":"10","publisher":"</w:instrText>
      </w:r>
      <w:r w:rsidR="009A0A26">
        <w:rPr>
          <w:rFonts w:ascii="Sakkal Majalla" w:hAnsi="Sakkal Majalla" w:cs="Sakkal Majalla"/>
          <w:sz w:val="24"/>
          <w:szCs w:val="24"/>
          <w:rtl/>
        </w:rPr>
        <w:instrText>دار النهضة العربية للطباعة والنشر والتوزيع</w:instrText>
      </w:r>
      <w:r w:rsidR="009A0A26">
        <w:rPr>
          <w:rFonts w:ascii="Sakkal Majalla" w:hAnsi="Sakkal Majalla" w:cs="Sakkal Majalla"/>
          <w:sz w:val="24"/>
          <w:szCs w:val="24"/>
        </w:rPr>
        <w:instrText>","publisher-place":"</w:instrText>
      </w:r>
      <w:r w:rsidR="009A0A26">
        <w:rPr>
          <w:rFonts w:ascii="Sakkal Majalla" w:hAnsi="Sakkal Majalla" w:cs="Sakkal Majalla"/>
          <w:sz w:val="24"/>
          <w:szCs w:val="24"/>
          <w:rtl/>
        </w:rPr>
        <w:instrText>بيروت - لبنان</w:instrText>
      </w:r>
      <w:r w:rsidR="009A0A26">
        <w:rPr>
          <w:rFonts w:ascii="Sakkal Majalla" w:hAnsi="Sakkal Majalla" w:cs="Sakkal Majalla"/>
          <w:sz w:val="24"/>
          <w:szCs w:val="24"/>
        </w:rPr>
        <w:instrText>","title":"</w:instrText>
      </w:r>
      <w:r w:rsidR="009A0A26">
        <w:rPr>
          <w:rFonts w:ascii="Sakkal Majalla" w:hAnsi="Sakkal Majalla" w:cs="Sakkal Majalla"/>
          <w:sz w:val="24"/>
          <w:szCs w:val="24"/>
          <w:rtl/>
        </w:rPr>
        <w:instrText>علم المعاني</w:instrText>
      </w:r>
      <w:r w:rsidR="009A0A26">
        <w:rPr>
          <w:rFonts w:ascii="Sakkal Majalla" w:hAnsi="Sakkal Majalla" w:cs="Sakkal Majalla"/>
          <w:sz w:val="24"/>
          <w:szCs w:val="24"/>
        </w:rPr>
        <w:instrText>","URL":"https://archive.org/details/elmmanelmman","volume":"1","author":[{"family":"</w:instrText>
      </w:r>
      <w:r w:rsidR="009A0A26">
        <w:rPr>
          <w:rFonts w:ascii="Sakkal Majalla" w:hAnsi="Sakkal Majalla" w:cs="Sakkal Majalla"/>
          <w:sz w:val="24"/>
          <w:szCs w:val="24"/>
          <w:rtl/>
        </w:rPr>
        <w:instrText>عتيق</w:instrText>
      </w:r>
      <w:r w:rsidR="009A0A26">
        <w:rPr>
          <w:rFonts w:ascii="Sakkal Majalla" w:hAnsi="Sakkal Majalla" w:cs="Sakkal Majalla"/>
          <w:sz w:val="24"/>
          <w:szCs w:val="24"/>
        </w:rPr>
        <w:instrText>","given":"</w:instrText>
      </w:r>
      <w:r w:rsidR="009A0A26">
        <w:rPr>
          <w:rFonts w:ascii="Sakkal Majalla" w:hAnsi="Sakkal Majalla" w:cs="Sakkal Majalla"/>
          <w:sz w:val="24"/>
          <w:szCs w:val="24"/>
          <w:rtl/>
        </w:rPr>
        <w:instrText>عبد العزيز</w:instrText>
      </w:r>
      <w:r w:rsidR="009A0A26">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szCs w:val="24"/>
          <w:rtl/>
        </w:rPr>
        <w:t xml:space="preserve">عبد العزيز عتيق, </w:t>
      </w:r>
      <w:r w:rsidR="009B66B8" w:rsidRPr="00C85343">
        <w:rPr>
          <w:rFonts w:ascii="Sakkal Majalla" w:hAnsi="Sakkal Majalla" w:cs="Sakkal Majalla"/>
          <w:i/>
          <w:iCs/>
          <w:sz w:val="24"/>
          <w:szCs w:val="24"/>
          <w:u w:val="single"/>
          <w:rtl/>
        </w:rPr>
        <w:t>علم المعاني</w:t>
      </w:r>
      <w:r w:rsidR="009B66B8" w:rsidRPr="009B66B8">
        <w:rPr>
          <w:rFonts w:ascii="Sakkal Majalla" w:hAnsi="Sakkal Majalla" w:cs="Sakkal Majalla"/>
          <w:sz w:val="24"/>
          <w:szCs w:val="24"/>
        </w:rPr>
        <w:t xml:space="preserve">, vol.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10</w:t>
      </w:r>
      <w:r w:rsidR="009B66B8" w:rsidRPr="009B66B8">
        <w:rPr>
          <w:rFonts w:ascii="Sakkal Majalla" w:hAnsi="Sakkal Majalla" w:cs="Sakkal Majalla"/>
          <w:sz w:val="24"/>
          <w:szCs w:val="24"/>
        </w:rPr>
        <w:t xml:space="preserve"> vols.,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بيروت - لبنان: دار النهضة العربية للطباعة والنشر والتوزيع, 2015</w:t>
      </w:r>
      <w:r w:rsidR="009B66B8"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29">
    <w:p w14:paraId="547E554B" w14:textId="496403A7" w:rsidR="00C87FC2" w:rsidRPr="00C87FC2" w:rsidRDefault="00C87FC2" w:rsidP="00C87FC2">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sidR="009A0A26">
        <w:rPr>
          <w:rFonts w:asciiTheme="minorHAnsi" w:hAnsiTheme="minorHAnsi"/>
          <w:sz w:val="16"/>
          <w:szCs w:val="16"/>
        </w:rPr>
        <w:instrText xml:space="preserve"> ADDIN ZOTERO_ITEM CSL_CITATION {"citationID":"iXuoN5Ll","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29},"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Pr="00C85343">
        <w:rPr>
          <w:rFonts w:asciiTheme="minorHAnsi" w:hAnsiTheme="minorHAnsi"/>
          <w:sz w:val="16"/>
          <w:u w:val="single"/>
        </w:rPr>
        <w:t xml:space="preserve">Dinda Andini et al., “Kaidah Al-Amar Wa An-Hahyi; Metode Memahami Al-Qur’an,” </w:t>
      </w:r>
      <w:r w:rsidRPr="00C87FC2">
        <w:rPr>
          <w:rFonts w:asciiTheme="minorHAnsi" w:hAnsiTheme="minorHAnsi"/>
          <w:i/>
          <w:iCs/>
          <w:sz w:val="16"/>
        </w:rPr>
        <w:t>Al-Akhbar: Jurnal Ilmiah Keislaman</w:t>
      </w:r>
      <w:r w:rsidRPr="00C87FC2">
        <w:rPr>
          <w:rFonts w:asciiTheme="minorHAnsi" w:hAnsiTheme="minorHAnsi"/>
          <w:sz w:val="16"/>
        </w:rPr>
        <w:t xml:space="preserve"> 9, no. 1 (2023): 27–34.</w:t>
      </w:r>
      <w:r w:rsidRPr="00C87FC2">
        <w:rPr>
          <w:rFonts w:asciiTheme="minorHAnsi" w:hAnsiTheme="minorHAnsi"/>
          <w:sz w:val="16"/>
          <w:szCs w:val="16"/>
        </w:rPr>
        <w:fldChar w:fldCharType="end"/>
      </w:r>
    </w:p>
  </w:footnote>
  <w:footnote w:id="30">
    <w:p w14:paraId="4482889C" w14:textId="65D13AA9" w:rsidR="009B66B8" w:rsidRPr="009B66B8" w:rsidRDefault="009B66B8">
      <w:pPr>
        <w:pStyle w:val="FootnoteText"/>
        <w:rPr>
          <w:rFonts w:asciiTheme="minorHAnsi" w:hAnsiTheme="minorHAnsi"/>
          <w:sz w:val="16"/>
          <w:szCs w:val="16"/>
          <w:lang w:val="en-US"/>
        </w:rPr>
      </w:pPr>
      <w:r w:rsidRPr="009B66B8">
        <w:rPr>
          <w:rStyle w:val="FootnoteReference"/>
          <w:rFonts w:asciiTheme="minorHAnsi" w:hAnsiTheme="minorHAnsi"/>
          <w:sz w:val="16"/>
          <w:szCs w:val="16"/>
        </w:rPr>
        <w:footnoteRef/>
      </w:r>
      <w:r w:rsidRPr="009B66B8">
        <w:rPr>
          <w:rFonts w:asciiTheme="minorHAnsi" w:hAnsiTheme="minorHAnsi"/>
          <w:sz w:val="16"/>
          <w:szCs w:val="16"/>
        </w:rPr>
        <w:t xml:space="preserve"> </w:t>
      </w:r>
      <w:r w:rsidRPr="009B66B8">
        <w:rPr>
          <w:rFonts w:asciiTheme="minorHAnsi" w:hAnsiTheme="minorHAnsi"/>
          <w:sz w:val="16"/>
          <w:szCs w:val="16"/>
        </w:rPr>
        <w:fldChar w:fldCharType="begin"/>
      </w:r>
      <w:r w:rsidR="009A0A26">
        <w:rPr>
          <w:rFonts w:asciiTheme="minorHAnsi" w:hAnsiTheme="minorHAnsi"/>
          <w:sz w:val="16"/>
          <w:szCs w:val="16"/>
        </w:rPr>
        <w:instrText xml:space="preserve"> ADDIN ZOTERO_ITEM CSL_CITATION {"citationID":"nqPxg1OL","properties":{"formattedCitation":"Ayu Sulma Ramadhania, \\uc0\\u8220{}Ma\\uc0\\u8217{}n\\uc0\\u257{} Wa\\uc0\\u7827{}\\uc0\\u299{}fah Fi\\uc0\\u8217{}il al-Amr F\\uc0\\u299{} S\\uc0\\u363{}rah Yasin (Ta\\uc0\\u7717{}l\\uc0\\u299{}l al-Bal\\uc0\\u257{}gah),\\uc0\\u8221{} 2023, 339\\uc0\\u8211{}347.","plainCitation":"Ayu Sulma Ramadhania, “Ma’nā Waẓīfah Fi’il al-Amr Fī Sūrah Yasin (Taḥlīl al-Balāgah),” 2023, 339–347.","noteIndex":30},"citationItems":[{"id":58,"uris":["http://zotero.org/users/local/PxK9EVr5/items/74NUHF3P","http://zotero.org/users/13503244/items/74NUHF3P"],"itemData":{"id":58,"type":"paper-conference","event-title":"International Conference on Islamic Studies (ICIS)","ISBN":"2963-9816","page":"339-347","title":"Ma’nā Waẓīfah Fi’il al-Amr fī Sūrah Yasin (Taḥlīl al-Balāgah)","author":[{"family":"Ramadhania","given":"Ayu Sulma"}],"issued":{"date-parts":[["2023"]]}}}],"schema":"https://github.com/citation-style-language/schema/raw/master/csl-citation.json"} </w:instrText>
      </w:r>
      <w:r w:rsidRPr="009B66B8">
        <w:rPr>
          <w:rFonts w:asciiTheme="minorHAnsi" w:hAnsiTheme="minorHAnsi"/>
          <w:sz w:val="16"/>
          <w:szCs w:val="16"/>
        </w:rPr>
        <w:fldChar w:fldCharType="separate"/>
      </w:r>
      <w:r w:rsidRPr="009B66B8">
        <w:rPr>
          <w:rFonts w:asciiTheme="minorHAnsi" w:hAnsiTheme="minorHAnsi"/>
          <w:sz w:val="16"/>
        </w:rPr>
        <w:t xml:space="preserve">Ayu Sulma </w:t>
      </w:r>
      <w:proofErr w:type="spellStart"/>
      <w:r w:rsidRPr="009B66B8">
        <w:rPr>
          <w:rFonts w:asciiTheme="minorHAnsi" w:hAnsiTheme="minorHAnsi"/>
          <w:sz w:val="16"/>
        </w:rPr>
        <w:t>Ramadhania</w:t>
      </w:r>
      <w:proofErr w:type="spellEnd"/>
      <w:r w:rsidRPr="009B66B8">
        <w:rPr>
          <w:rFonts w:asciiTheme="minorHAnsi" w:hAnsiTheme="minorHAnsi"/>
          <w:sz w:val="16"/>
        </w:rPr>
        <w:t xml:space="preserve">, </w:t>
      </w:r>
      <w:r w:rsidRPr="009B66B8">
        <w:rPr>
          <w:rFonts w:asciiTheme="minorHAnsi" w:hAnsiTheme="minorHAnsi"/>
          <w:sz w:val="16"/>
          <w:u w:val="single"/>
        </w:rPr>
        <w:t>“</w:t>
      </w:r>
      <w:proofErr w:type="spellStart"/>
      <w:r w:rsidRPr="009B66B8">
        <w:rPr>
          <w:rFonts w:asciiTheme="minorHAnsi" w:hAnsiTheme="minorHAnsi"/>
          <w:sz w:val="16"/>
          <w:u w:val="single"/>
        </w:rPr>
        <w:t>Ma’nā</w:t>
      </w:r>
      <w:proofErr w:type="spellEnd"/>
      <w:r w:rsidRPr="009B66B8">
        <w:rPr>
          <w:rFonts w:asciiTheme="minorHAnsi" w:hAnsiTheme="minorHAnsi"/>
          <w:sz w:val="16"/>
          <w:u w:val="single"/>
        </w:rPr>
        <w:t xml:space="preserve"> Waẓīfah Fi’il al-Amr Fī Sūrah Yasin (Taḥlīl al-Balāgah),”</w:t>
      </w:r>
      <w:r w:rsidRPr="009B66B8">
        <w:rPr>
          <w:rFonts w:asciiTheme="minorHAnsi" w:hAnsiTheme="minorHAnsi"/>
          <w:sz w:val="16"/>
        </w:rPr>
        <w:t xml:space="preserve"> 2023, 339–347.</w:t>
      </w:r>
      <w:r w:rsidRPr="009B66B8">
        <w:rPr>
          <w:rFonts w:asciiTheme="minorHAnsi" w:hAnsiTheme="minorHAnsi"/>
          <w:sz w:val="16"/>
          <w:szCs w:val="16"/>
        </w:rPr>
        <w:fldChar w:fldCharType="end"/>
      </w:r>
    </w:p>
  </w:footnote>
  <w:footnote w:id="31">
    <w:p w14:paraId="38F1CE89" w14:textId="46039F74" w:rsidR="00AB3B8D" w:rsidRPr="00AB3B8D" w:rsidRDefault="00AB3B8D">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sidR="009A0A26">
        <w:rPr>
          <w:rFonts w:ascii="Sakkal Majalla" w:hAnsi="Sakkal Majalla" w:cs="Sakkal Majalla"/>
          <w:sz w:val="24"/>
          <w:szCs w:val="24"/>
          <w:rtl/>
        </w:rPr>
        <w:instrText>تحليل الأمر ومعانيه في القرآن سورة المدّثّر (دراسة تحليلية في علم المعاني</w:instrText>
      </w:r>
      <w:r w:rsidR="009A0A26">
        <w:rPr>
          <w:rFonts w:ascii="Sakkal Majalla" w:hAnsi="Sakkal Majalla" w:cs="Sakkal Majalla"/>
          <w:sz w:val="24"/>
          <w:szCs w:val="24"/>
        </w:rPr>
        <w:instrText>),” Al-Tadris: Jurnal Pendidikan Bahasa Arab 10, no. 2 (2022): 354–373.","noteIndex":31},"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sidR="009A0A26">
        <w:rPr>
          <w:rFonts w:ascii="Sakkal Majalla" w:hAnsi="Sakkal Majalla" w:cs="Sakkal Majalla"/>
          <w:sz w:val="24"/>
          <w:szCs w:val="24"/>
          <w:rtl/>
        </w:rPr>
        <w:instrText>تحليل الأمر ومعانيه في القرآن سورة المدّثّر (دراسة تحليلية في علم المعاني)</w:instrText>
      </w:r>
      <w:r w:rsidR="009A0A26">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32">
    <w:p w14:paraId="4981F092" w14:textId="1C4E8A58" w:rsidR="009605B0" w:rsidRDefault="009605B0" w:rsidP="009605B0">
      <w:pPr>
        <w:pStyle w:val="FootnoteText"/>
        <w:rPr>
          <w:rtl/>
          <w:lang w:bidi="ar-EG"/>
        </w:rPr>
      </w:pPr>
      <w:r>
        <w:rPr>
          <w:rStyle w:val="FootnoteReference"/>
        </w:rPr>
        <w:footnoteRef/>
      </w:r>
      <w:r>
        <w:t xml:space="preserve"> </w:t>
      </w:r>
      <w:r>
        <w:fldChar w:fldCharType="begin"/>
      </w:r>
      <w:r w:rsidR="009A0A26">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32},"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33">
    <w:p w14:paraId="3DC3B21B" w14:textId="014FB78E" w:rsidR="00FB53C7" w:rsidRPr="000E6C02" w:rsidRDefault="00FB53C7"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564892" w:rsidRPr="00B24158">
        <w:rPr>
          <w:rFonts w:ascii="Sakkal Majalla" w:eastAsia="Times New Roman" w:hAnsi="Sakkal Majalla" w:cs="Sakkal Majalla" w:hint="cs"/>
          <w:sz w:val="24"/>
          <w:szCs w:val="24"/>
          <w:u w:val="single"/>
          <w:rtl/>
        </w:rPr>
        <w:t>مناع القطان</w:t>
      </w:r>
      <w:r w:rsidR="00564892" w:rsidRPr="000E6C02">
        <w:rPr>
          <w:rFonts w:ascii="Sakkal Majalla" w:eastAsia="Times New Roman" w:hAnsi="Sakkal Majalla" w:cs="Sakkal Majalla" w:hint="cs"/>
          <w:sz w:val="24"/>
          <w:szCs w:val="24"/>
        </w:rPr>
        <w:t xml:space="preserve">, </w:t>
      </w:r>
      <w:r w:rsidR="00564892" w:rsidRPr="000E6C02">
        <w:rPr>
          <w:rFonts w:ascii="Sakkal Majalla" w:eastAsia="Times New Roman" w:hAnsi="Sakkal Majalla" w:cs="Sakkal Majalla" w:hint="cs"/>
          <w:i/>
          <w:iCs/>
          <w:sz w:val="24"/>
          <w:szCs w:val="24"/>
          <w:rtl/>
        </w:rPr>
        <w:t>مباحث في علوم القرآن</w:t>
      </w:r>
      <w:r w:rsidR="00564892" w:rsidRPr="000E6C02">
        <w:rPr>
          <w:rFonts w:ascii="Sakkal Majalla" w:eastAsia="Times New Roman" w:hAnsi="Sakkal Majalla" w:cs="Sakkal Majalla" w:hint="cs"/>
          <w:sz w:val="24"/>
          <w:szCs w:val="24"/>
          <w:rtl/>
        </w:rPr>
        <w:t xml:space="preserve"> </w:t>
      </w:r>
      <w:r w:rsidR="00564892" w:rsidRPr="000E6C02">
        <w:rPr>
          <w:rFonts w:ascii="Sakkal Majalla" w:eastAsia="Times New Roman" w:hAnsi="Sakkal Majalla" w:cs="Sakkal Majalla" w:hint="cs"/>
          <w:sz w:val="24"/>
          <w:szCs w:val="24"/>
        </w:rPr>
        <w:t>(</w:t>
      </w:r>
      <w:r w:rsidR="00564892" w:rsidRPr="000E6C02">
        <w:rPr>
          <w:rFonts w:asciiTheme="minorHAnsi" w:eastAsia="Times New Roman" w:hAnsiTheme="minorHAnsi" w:cs="Sakkal Majalla"/>
          <w:sz w:val="16"/>
          <w:szCs w:val="16"/>
        </w:rPr>
        <w:t>Islamic Books</w:t>
      </w:r>
      <w:r w:rsidR="00564892" w:rsidRPr="000E6C02">
        <w:rPr>
          <w:rFonts w:ascii="Sakkal Majalla" w:eastAsia="Times New Roman" w:hAnsi="Sakkal Majalla" w:cs="Sakkal Majalla" w:hint="cs"/>
          <w:sz w:val="24"/>
          <w:szCs w:val="24"/>
        </w:rPr>
        <w:t>, 2000).</w:t>
      </w:r>
    </w:p>
  </w:footnote>
  <w:footnote w:id="34">
    <w:p w14:paraId="59015139" w14:textId="40E5DA29" w:rsidR="00735DB0" w:rsidRPr="000E6C02" w:rsidRDefault="00735DB0"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9A0A26">
        <w:rPr>
          <w:rFonts w:ascii="Sakkal Majalla" w:hAnsi="Sakkal Majalla" w:cs="Sakkal Majalla"/>
          <w:sz w:val="24"/>
          <w:szCs w:val="24"/>
          <w:rtl/>
        </w:rPr>
        <w:instrText>عبد القادر منصور, موسوعة علوم القرآن, 5</w:instrText>
      </w:r>
      <w:r w:rsidR="009A0A26">
        <w:rPr>
          <w:rFonts w:ascii="Sakkal Majalla" w:hAnsi="Sakkal Majalla" w:cs="Sakkal Majalla"/>
          <w:sz w:val="24"/>
          <w:szCs w:val="24"/>
        </w:rPr>
        <w:instrText>th ed., vol. 1, 1 (</w:instrText>
      </w:r>
      <w:r w:rsidR="009A0A26">
        <w:rPr>
          <w:rFonts w:ascii="Sakkal Majalla" w:hAnsi="Sakkal Majalla" w:cs="Sakkal Majalla"/>
          <w:sz w:val="24"/>
          <w:szCs w:val="24"/>
          <w:rtl/>
        </w:rPr>
        <w:instrText>دار القلم العربي, 2008</w:instrText>
      </w:r>
      <w:r w:rsidR="009A0A26">
        <w:rPr>
          <w:rFonts w:ascii="Sakkal Majalla" w:hAnsi="Sakkal Majalla" w:cs="Sakkal Majalla"/>
          <w:sz w:val="24"/>
          <w:szCs w:val="24"/>
        </w:rPr>
        <w:instrText>), https://archive.org/details/mdqsoimdqsoi.","noteIndex":34},"citationItems":[{"id":42,"uris":["http://zotero.org/users/local/PxK9EVr5/items/TDGXNZKD","http://zotero.org/users/13503244/items/TDGXNZKD"],"itemData":{"id":42,"type":"book","archive":"https://archive.org/details/mdqsoimdqsoi","collection-title":"1","edition":"5","publisher":"</w:instrText>
      </w:r>
      <w:r w:rsidR="009A0A26">
        <w:rPr>
          <w:rFonts w:ascii="Sakkal Majalla" w:hAnsi="Sakkal Majalla" w:cs="Sakkal Majalla"/>
          <w:sz w:val="24"/>
          <w:szCs w:val="24"/>
          <w:rtl/>
        </w:rPr>
        <w:instrText>دار القلم العربي</w:instrText>
      </w:r>
      <w:r w:rsidR="009A0A26">
        <w:rPr>
          <w:rFonts w:ascii="Sakkal Majalla" w:hAnsi="Sakkal Majalla" w:cs="Sakkal Majalla"/>
          <w:sz w:val="24"/>
          <w:szCs w:val="24"/>
        </w:rPr>
        <w:instrText>","title":"</w:instrText>
      </w:r>
      <w:r w:rsidR="009A0A26">
        <w:rPr>
          <w:rFonts w:ascii="Sakkal Majalla" w:hAnsi="Sakkal Majalla" w:cs="Sakkal Majalla"/>
          <w:sz w:val="24"/>
          <w:szCs w:val="24"/>
          <w:rtl/>
        </w:rPr>
        <w:instrText>موسوعة علوم القرآن</w:instrText>
      </w:r>
      <w:r w:rsidR="009A0A26">
        <w:rPr>
          <w:rFonts w:ascii="Sakkal Majalla" w:hAnsi="Sakkal Majalla" w:cs="Sakkal Majalla"/>
          <w:sz w:val="24"/>
          <w:szCs w:val="24"/>
        </w:rPr>
        <w:instrText>","URL":"https://archive.org/details/mdqsoimdqsoi","volume":"1","author":[{"family":"","given":"</w:instrText>
      </w:r>
      <w:r w:rsidR="009A0A26">
        <w:rPr>
          <w:rFonts w:ascii="Sakkal Majalla" w:hAnsi="Sakkal Majalla" w:cs="Sakkal Majalla"/>
          <w:sz w:val="24"/>
          <w:szCs w:val="24"/>
          <w:rtl/>
        </w:rPr>
        <w:instrText>عبد القادر منصور</w:instrText>
      </w:r>
      <w:r w:rsidR="009A0A26">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35">
    <w:p w14:paraId="0E93EF3E" w14:textId="4B9F7679" w:rsidR="004E1050" w:rsidRPr="000E6C02" w:rsidRDefault="004E1050">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00564892" w:rsidRPr="000E6C02">
        <w:rPr>
          <w:rFonts w:asciiTheme="minorHAnsi" w:eastAsia="Times New Roman" w:hAnsiTheme="minorHAnsi"/>
          <w:sz w:val="16"/>
          <w:szCs w:val="16"/>
        </w:rPr>
        <w:t>DAHLIANI RETNO INDAH PURWANTI, "</w:t>
      </w:r>
      <w:r w:rsidR="00564892" w:rsidRPr="00B24158">
        <w:rPr>
          <w:rFonts w:asciiTheme="minorHAnsi" w:eastAsia="Times New Roman" w:hAnsiTheme="minorHAnsi"/>
          <w:sz w:val="16"/>
          <w:szCs w:val="16"/>
          <w:u w:val="single"/>
        </w:rPr>
        <w:t>KALAM INSYA’THALABI DALAM AL-QUR’AN SURAT YUNUS (STUDI ANALISIS BALAGHAH)",</w:t>
      </w:r>
      <w:r w:rsidR="00564892" w:rsidRPr="000E6C02">
        <w:rPr>
          <w:rFonts w:asciiTheme="minorHAnsi" w:eastAsia="Times New Roman" w:hAnsiTheme="minorHAnsi"/>
          <w:sz w:val="16"/>
          <w:szCs w:val="16"/>
        </w:rPr>
        <w:t xml:space="preserve"> Universitas Jambi</w:t>
      </w:r>
      <w:proofErr w:type="gramStart"/>
      <w:r w:rsidR="00564892" w:rsidRPr="000E6C02">
        <w:rPr>
          <w:rFonts w:asciiTheme="minorHAnsi" w:eastAsia="Times New Roman" w:hAnsiTheme="minorHAnsi"/>
          <w:sz w:val="16"/>
          <w:szCs w:val="16"/>
        </w:rPr>
        <w:t>, ,</w:t>
      </w:r>
      <w:proofErr w:type="gramEnd"/>
      <w:r w:rsidR="00564892" w:rsidRPr="000E6C02">
        <w:rPr>
          <w:rFonts w:asciiTheme="minorHAnsi" w:eastAsia="Times New Roman" w:hAnsiTheme="minorHAnsi"/>
          <w:sz w:val="16"/>
          <w:szCs w:val="16"/>
        </w:rPr>
        <w:t xml:space="preserve"> </w:t>
      </w:r>
      <w:r w:rsidR="00564892" w:rsidRPr="000E6C02">
        <w:rPr>
          <w:rFonts w:asciiTheme="minorHAnsi" w:eastAsia="Times New Roman" w:hAnsiTheme="minorHAnsi"/>
          <w:sz w:val="16"/>
          <w:szCs w:val="16"/>
          <w:rtl/>
        </w:rPr>
        <w:t>د.ت</w:t>
      </w:r>
      <w:r w:rsidR="00564892" w:rsidRPr="000E6C02">
        <w:rPr>
          <w:rFonts w:asciiTheme="minorHAnsi" w:eastAsia="Times New Roman" w:hAnsiTheme="minorHAnsi"/>
          <w:sz w:val="16"/>
          <w:szCs w:val="16"/>
        </w:rPr>
        <w:t>.</w:t>
      </w:r>
    </w:p>
  </w:footnote>
  <w:footnote w:id="36">
    <w:p w14:paraId="56630452" w14:textId="2DB44404" w:rsidR="00835231" w:rsidRPr="000E6C02" w:rsidRDefault="00835231">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009A0A26">
        <w:rPr>
          <w:rFonts w:ascii="Sakkal Majalla" w:hAnsi="Sakkal Majalla" w:cs="Sakkal Majalla"/>
          <w:sz w:val="24"/>
          <w:szCs w:val="24"/>
          <w:rtl/>
        </w:rPr>
        <w:instrText>سورة الروم’،,” مقاصد سورة الروم</w:instrText>
      </w:r>
      <w:r w:rsidR="009A0A26">
        <w:rPr>
          <w:rFonts w:ascii="Sakkal Majalla" w:hAnsi="Sakkal Majalla" w:cs="Sakkal Majalla"/>
          <w:sz w:val="24"/>
          <w:szCs w:val="24"/>
        </w:rPr>
        <w:instrText>, n.d., https://sotor.com/</w:instrText>
      </w:r>
      <w:r w:rsidR="009A0A26">
        <w:rPr>
          <w:rFonts w:ascii="Sakkal Majalla" w:hAnsi="Sakkal Majalla" w:cs="Sakkal Majalla"/>
          <w:sz w:val="24"/>
          <w:szCs w:val="24"/>
          <w:rtl/>
        </w:rPr>
        <w:instrText>مقاصد_سورة_الروم</w:instrText>
      </w:r>
      <w:r w:rsidR="009A0A26">
        <w:rPr>
          <w:rFonts w:ascii="Sakkal Majalla" w:hAnsi="Sakkal Majalla" w:cs="Sakkal Majalla"/>
          <w:sz w:val="24"/>
          <w:szCs w:val="24"/>
        </w:rPr>
        <w:instrText>.","noteIndex":36},"citationItems":[{"id":53,"uris":["http://zotero.org/users/local/PxK9EVr5/items/6F66IVU6","http://zotero.org/users/13503244/items/6F66IVU6"],"itemData":{"id":53,"type":"post-weblog","container-title":"</w:instrText>
      </w:r>
      <w:r w:rsidR="009A0A26">
        <w:rPr>
          <w:rFonts w:ascii="Sakkal Majalla" w:hAnsi="Sakkal Majalla" w:cs="Sakkal Majalla"/>
          <w:sz w:val="24"/>
          <w:szCs w:val="24"/>
          <w:rtl/>
        </w:rPr>
        <w:instrText>مقاصد سورة الروم</w:instrText>
      </w:r>
      <w:r w:rsidR="009A0A26">
        <w:rPr>
          <w:rFonts w:ascii="Sakkal Majalla" w:hAnsi="Sakkal Majalla" w:cs="Sakkal Majalla"/>
          <w:sz w:val="24"/>
          <w:szCs w:val="24"/>
        </w:rPr>
        <w:instrText>","language":"</w:instrText>
      </w:r>
      <w:r w:rsidR="009A0A26">
        <w:rPr>
          <w:rFonts w:ascii="Sakkal Majalla" w:hAnsi="Sakkal Majalla" w:cs="Sakkal Majalla"/>
          <w:sz w:val="24"/>
          <w:szCs w:val="24"/>
          <w:rtl/>
        </w:rPr>
        <w:instrText>العربية</w:instrText>
      </w:r>
      <w:r w:rsidR="009A0A26">
        <w:rPr>
          <w:rFonts w:ascii="Sakkal Majalla" w:hAnsi="Sakkal Majalla" w:cs="Sakkal Majalla"/>
          <w:sz w:val="24"/>
          <w:szCs w:val="24"/>
        </w:rPr>
        <w:instrText>","title":"\"</w:instrText>
      </w:r>
      <w:r w:rsidR="009A0A26">
        <w:rPr>
          <w:rFonts w:ascii="Sakkal Majalla" w:hAnsi="Sakkal Majalla" w:cs="Sakkal Majalla"/>
          <w:sz w:val="24"/>
          <w:szCs w:val="24"/>
          <w:rtl/>
        </w:rPr>
        <w:instrText>سورة الروم</w:instrText>
      </w:r>
      <w:r w:rsidR="009A0A26">
        <w:rPr>
          <w:rFonts w:ascii="Sakkal Majalla" w:hAnsi="Sakkal Majalla" w:cs="Sakkal Majalla"/>
          <w:sz w:val="24"/>
          <w:szCs w:val="24"/>
        </w:rPr>
        <w:instrText>\"</w:instrText>
      </w:r>
      <w:r w:rsidR="009A0A26">
        <w:rPr>
          <w:rFonts w:ascii="Sakkal Majalla" w:hAnsi="Sakkal Majalla" w:cs="Sakkal Majalla"/>
          <w:sz w:val="24"/>
          <w:szCs w:val="24"/>
          <w:rtl/>
        </w:rPr>
        <w:instrText>،</w:instrText>
      </w:r>
      <w:r w:rsidR="009A0A26">
        <w:rPr>
          <w:rFonts w:ascii="Sakkal Majalla" w:hAnsi="Sakkal Majalla" w:cs="Sakkal Majalla"/>
          <w:sz w:val="24"/>
          <w:szCs w:val="24"/>
        </w:rPr>
        <w:instrText>","URL":"https://sotor.com/</w:instrText>
      </w:r>
      <w:r w:rsidR="009A0A26">
        <w:rPr>
          <w:rFonts w:ascii="Sakkal Majalla" w:hAnsi="Sakkal Majalla" w:cs="Sakkal Majalla"/>
          <w:sz w:val="24"/>
          <w:szCs w:val="24"/>
          <w:rtl/>
        </w:rPr>
        <w:instrText>مقاصد_سورة_الروم</w:instrText>
      </w:r>
      <w:r w:rsidR="009A0A26">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37">
    <w:p w14:paraId="1F9E29B2" w14:textId="1F861DBA" w:rsidR="00976C22" w:rsidRPr="000E6C02" w:rsidRDefault="00976C22"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009A0A26">
        <w:rPr>
          <w:rFonts w:ascii="Sakkal Majalla" w:hAnsi="Sakkal Majalla" w:cs="Sakkal Majalla"/>
          <w:sz w:val="24"/>
          <w:szCs w:val="24"/>
          <w:rtl/>
        </w:rPr>
        <w:instrText>أبو سعيد الخدري, رواه ابن العربي، في عارضة الأحوذي (صحيح حسن</w:instrText>
      </w:r>
      <w:r w:rsidR="009A0A26">
        <w:rPr>
          <w:rFonts w:ascii="Sakkal Majalla" w:hAnsi="Sakkal Majalla" w:cs="Sakkal Majalla"/>
          <w:sz w:val="24"/>
          <w:szCs w:val="24"/>
        </w:rPr>
        <w:instrText>, n.d.).","noteIndex":37},"citationItems":[{"id":54,"uris":["http://zotero.org/users/local/PxK9EVr5/items/XT44K6IY","http://zotero.org/users/13503244/items/XT44K6IY"],"itemData":{"id":54,"type":"book","number-of-pages":"2/276","publisher":"</w:instrText>
      </w:r>
      <w:r w:rsidR="009A0A26">
        <w:rPr>
          <w:rFonts w:ascii="Sakkal Majalla" w:hAnsi="Sakkal Majalla" w:cs="Sakkal Majalla"/>
          <w:sz w:val="24"/>
          <w:szCs w:val="24"/>
          <w:rtl/>
        </w:rPr>
        <w:instrText>صحيح حسن</w:instrText>
      </w:r>
      <w:r w:rsidR="009A0A26">
        <w:rPr>
          <w:rFonts w:ascii="Sakkal Majalla" w:hAnsi="Sakkal Majalla" w:cs="Sakkal Majalla"/>
          <w:sz w:val="24"/>
          <w:szCs w:val="24"/>
        </w:rPr>
        <w:instrText>","title":"</w:instrText>
      </w:r>
      <w:r w:rsidR="009A0A26">
        <w:rPr>
          <w:rFonts w:ascii="Sakkal Majalla" w:hAnsi="Sakkal Majalla" w:cs="Sakkal Majalla"/>
          <w:sz w:val="24"/>
          <w:szCs w:val="24"/>
          <w:rtl/>
        </w:rPr>
        <w:instrText>رواه ابن العربي، في عارضة الأحوذي</w:instrText>
      </w:r>
      <w:r w:rsidR="009A0A26">
        <w:rPr>
          <w:rFonts w:ascii="Sakkal Majalla" w:hAnsi="Sakkal Majalla" w:cs="Sakkal Majalla"/>
          <w:sz w:val="24"/>
          <w:szCs w:val="24"/>
        </w:rPr>
        <w:instrText>","author":[{"family":"</w:instrText>
      </w:r>
      <w:r w:rsidR="009A0A26">
        <w:rPr>
          <w:rFonts w:ascii="Sakkal Majalla" w:hAnsi="Sakkal Majalla" w:cs="Sakkal Majalla"/>
          <w:sz w:val="24"/>
          <w:szCs w:val="24"/>
          <w:rtl/>
        </w:rPr>
        <w:instrText>الخدري</w:instrText>
      </w:r>
      <w:r w:rsidR="009A0A26">
        <w:rPr>
          <w:rFonts w:ascii="Sakkal Majalla" w:hAnsi="Sakkal Majalla" w:cs="Sakkal Majalla"/>
          <w:sz w:val="24"/>
          <w:szCs w:val="24"/>
        </w:rPr>
        <w:instrText>","given":"</w:instrText>
      </w:r>
      <w:r w:rsidR="009A0A26">
        <w:rPr>
          <w:rFonts w:ascii="Sakkal Majalla" w:hAnsi="Sakkal Majalla" w:cs="Sakkal Majalla"/>
          <w:sz w:val="24"/>
          <w:szCs w:val="24"/>
          <w:rtl/>
        </w:rPr>
        <w:instrText>أبو سعيد</w:instrText>
      </w:r>
      <w:r w:rsidR="009A0A2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38">
    <w:p w14:paraId="6EC17FAA" w14:textId="3F1EBBAD" w:rsidR="00F97128" w:rsidRPr="000E6C02" w:rsidRDefault="00F97128"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009A0A26">
        <w:rPr>
          <w:rFonts w:ascii="Sakkal Majalla" w:hAnsi="Sakkal Majalla" w:cs="Sakkal Majalla"/>
          <w:sz w:val="24"/>
          <w:szCs w:val="24"/>
          <w:rtl/>
        </w:rPr>
        <w:instrText>أحمد الجوهري عبد الجواد, “مقاصد سورة الروم</w:instrText>
      </w:r>
      <w:r w:rsidR="009A0A26">
        <w:rPr>
          <w:rFonts w:ascii="Sakkal Majalla" w:hAnsi="Sakkal Majalla" w:cs="Sakkal Majalla"/>
          <w:sz w:val="24"/>
          <w:szCs w:val="24"/>
        </w:rPr>
        <w:instrText>,” n.d., https://www.alukah.net/sharia/0/126946/.","noteIndex":38},"citationItems":[{"id":55,"uris":["http://zotero.org/users/local/PxK9EVr5/items/UINZCPPF","http://zotero.org/users/13503244/items/UINZCPPF"],"itemData":{"id":55,"type":"post-weblog","title":"</w:instrText>
      </w:r>
      <w:r w:rsidR="009A0A26">
        <w:rPr>
          <w:rFonts w:ascii="Sakkal Majalla" w:hAnsi="Sakkal Majalla" w:cs="Sakkal Majalla"/>
          <w:sz w:val="24"/>
          <w:szCs w:val="24"/>
          <w:rtl/>
        </w:rPr>
        <w:instrText>مقاصد سورة الروم</w:instrText>
      </w:r>
      <w:r w:rsidR="009A0A26">
        <w:rPr>
          <w:rFonts w:ascii="Sakkal Majalla" w:hAnsi="Sakkal Majalla" w:cs="Sakkal Majalla"/>
          <w:sz w:val="24"/>
          <w:szCs w:val="24"/>
        </w:rPr>
        <w:instrText>","URL":"https://www.alukah.net/sharia/0/126946/","author":[{"family":"</w:instrText>
      </w:r>
      <w:r w:rsidR="009A0A26">
        <w:rPr>
          <w:rFonts w:ascii="Sakkal Majalla" w:hAnsi="Sakkal Majalla" w:cs="Sakkal Majalla"/>
          <w:sz w:val="24"/>
          <w:szCs w:val="24"/>
          <w:rtl/>
        </w:rPr>
        <w:instrText>عبد الجواد</w:instrText>
      </w:r>
      <w:r w:rsidR="009A0A26">
        <w:rPr>
          <w:rFonts w:ascii="Sakkal Majalla" w:hAnsi="Sakkal Majalla" w:cs="Sakkal Majalla"/>
          <w:sz w:val="24"/>
          <w:szCs w:val="24"/>
        </w:rPr>
        <w:instrText>","given":"</w:instrText>
      </w:r>
      <w:r w:rsidR="009A0A26">
        <w:rPr>
          <w:rFonts w:ascii="Sakkal Majalla" w:hAnsi="Sakkal Majalla" w:cs="Sakkal Majalla"/>
          <w:sz w:val="24"/>
          <w:szCs w:val="24"/>
          <w:rtl/>
        </w:rPr>
        <w:instrText>أحمد الجوهري</w:instrText>
      </w:r>
      <w:r w:rsidR="009A0A2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39">
    <w:p w14:paraId="05045C5B" w14:textId="3F861F04" w:rsidR="008D547F" w:rsidRPr="000E6C02" w:rsidRDefault="008D547F"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9A0A26">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009A0A26">
        <w:rPr>
          <w:rFonts w:ascii="Sakkal Majalla" w:hAnsi="Sakkal Majalla" w:cs="Sakkal Majalla"/>
          <w:sz w:val="24"/>
          <w:szCs w:val="24"/>
          <w:rtl/>
        </w:rPr>
        <w:instrText>الهيثمي, في مجمع الزوائد عن أبو روح شبيب الكلاعي</w:instrText>
      </w:r>
      <w:r w:rsidR="009A0A26">
        <w:rPr>
          <w:rFonts w:ascii="Sakkal Majalla" w:hAnsi="Sakkal Majalla" w:cs="Sakkal Majalla"/>
          <w:sz w:val="24"/>
          <w:szCs w:val="24"/>
        </w:rPr>
        <w:instrText>, n.d.","noteIndex":39},"citationItems":[{"id":56,"uris":["http://zotero.org/users/local/PxK9EVr5/items/ESY7BIC3","http://zotero.org/users/13503244/items/ESY7BIC3"],"itemData":{"id":56,"type":"book","number-of-pages":"1/246","title":"</w:instrText>
      </w:r>
      <w:r w:rsidR="009A0A26">
        <w:rPr>
          <w:rFonts w:ascii="Sakkal Majalla" w:hAnsi="Sakkal Majalla" w:cs="Sakkal Majalla"/>
          <w:sz w:val="24"/>
          <w:szCs w:val="24"/>
          <w:rtl/>
        </w:rPr>
        <w:instrText>في مجمع الزوائد عن أبو روح شبيب الكلاعي</w:instrText>
      </w:r>
      <w:r w:rsidR="009A0A26">
        <w:rPr>
          <w:rFonts w:ascii="Sakkal Majalla" w:hAnsi="Sakkal Majalla" w:cs="Sakkal Majalla"/>
          <w:sz w:val="24"/>
          <w:szCs w:val="24"/>
        </w:rPr>
        <w:instrText>","author":[{"family":"","given":"</w:instrText>
      </w:r>
      <w:r w:rsidR="009A0A26">
        <w:rPr>
          <w:rFonts w:ascii="Sakkal Majalla" w:hAnsi="Sakkal Majalla" w:cs="Sakkal Majalla"/>
          <w:sz w:val="24"/>
          <w:szCs w:val="24"/>
          <w:rtl/>
        </w:rPr>
        <w:instrText>الهيثمي</w:instrText>
      </w:r>
      <w:r w:rsidR="009A0A2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332E1B"/>
    <w:multiLevelType w:val="hybridMultilevel"/>
    <w:tmpl w:val="B93A6696"/>
    <w:lvl w:ilvl="0" w:tplc="997CD45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3"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3"/>
  </w:num>
  <w:num w:numId="5">
    <w:abstractNumId w:val="1"/>
  </w:num>
  <w:num w:numId="6">
    <w:abstractNumId w:val="8"/>
  </w:num>
  <w:num w:numId="7">
    <w:abstractNumId w:val="7"/>
  </w:num>
  <w:num w:numId="8">
    <w:abstractNumId w:val="14"/>
  </w:num>
  <w:num w:numId="9">
    <w:abstractNumId w:val="4"/>
  </w:num>
  <w:num w:numId="10">
    <w:abstractNumId w:val="11"/>
  </w:num>
  <w:num w:numId="11">
    <w:abstractNumId w:val="0"/>
  </w:num>
  <w:num w:numId="12">
    <w:abstractNumId w:val="12"/>
  </w:num>
  <w:num w:numId="13">
    <w:abstractNumId w:val="2"/>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33DFD"/>
    <w:rsid w:val="00034369"/>
    <w:rsid w:val="00097D45"/>
    <w:rsid w:val="000B49C5"/>
    <w:rsid w:val="000C73BD"/>
    <w:rsid w:val="000E49D8"/>
    <w:rsid w:val="000E6C02"/>
    <w:rsid w:val="00114A74"/>
    <w:rsid w:val="00127FDC"/>
    <w:rsid w:val="00146192"/>
    <w:rsid w:val="001474CC"/>
    <w:rsid w:val="0018682D"/>
    <w:rsid w:val="001D1D0E"/>
    <w:rsid w:val="001D44C5"/>
    <w:rsid w:val="0020388F"/>
    <w:rsid w:val="002176FC"/>
    <w:rsid w:val="00217B72"/>
    <w:rsid w:val="00221015"/>
    <w:rsid w:val="00240488"/>
    <w:rsid w:val="00261806"/>
    <w:rsid w:val="002A2953"/>
    <w:rsid w:val="00300415"/>
    <w:rsid w:val="00350C69"/>
    <w:rsid w:val="00353A1F"/>
    <w:rsid w:val="00364CA2"/>
    <w:rsid w:val="00392157"/>
    <w:rsid w:val="003B026E"/>
    <w:rsid w:val="003B0C26"/>
    <w:rsid w:val="003C338C"/>
    <w:rsid w:val="003F20BA"/>
    <w:rsid w:val="00413BFA"/>
    <w:rsid w:val="0042095A"/>
    <w:rsid w:val="00453B4B"/>
    <w:rsid w:val="004555D3"/>
    <w:rsid w:val="0047280A"/>
    <w:rsid w:val="00490F1E"/>
    <w:rsid w:val="00495F0B"/>
    <w:rsid w:val="004E1050"/>
    <w:rsid w:val="004F20D5"/>
    <w:rsid w:val="00506E03"/>
    <w:rsid w:val="0051790B"/>
    <w:rsid w:val="0055036F"/>
    <w:rsid w:val="00564892"/>
    <w:rsid w:val="00583A6E"/>
    <w:rsid w:val="00586424"/>
    <w:rsid w:val="005A5F9D"/>
    <w:rsid w:val="005C24CB"/>
    <w:rsid w:val="005E1612"/>
    <w:rsid w:val="005F02C4"/>
    <w:rsid w:val="00607A34"/>
    <w:rsid w:val="00620E63"/>
    <w:rsid w:val="00644F3F"/>
    <w:rsid w:val="006828BC"/>
    <w:rsid w:val="006869A2"/>
    <w:rsid w:val="00690190"/>
    <w:rsid w:val="00694644"/>
    <w:rsid w:val="0069493E"/>
    <w:rsid w:val="006C00C6"/>
    <w:rsid w:val="006C5C2F"/>
    <w:rsid w:val="006D1DCE"/>
    <w:rsid w:val="006F50D4"/>
    <w:rsid w:val="007052A9"/>
    <w:rsid w:val="00714E7B"/>
    <w:rsid w:val="0071640D"/>
    <w:rsid w:val="00735DB0"/>
    <w:rsid w:val="007500C0"/>
    <w:rsid w:val="007507E6"/>
    <w:rsid w:val="00755C5B"/>
    <w:rsid w:val="0077677E"/>
    <w:rsid w:val="00781C76"/>
    <w:rsid w:val="00784217"/>
    <w:rsid w:val="00795439"/>
    <w:rsid w:val="007A2E9E"/>
    <w:rsid w:val="007A3465"/>
    <w:rsid w:val="007A4105"/>
    <w:rsid w:val="00805905"/>
    <w:rsid w:val="00835231"/>
    <w:rsid w:val="00843C52"/>
    <w:rsid w:val="00855242"/>
    <w:rsid w:val="00857A87"/>
    <w:rsid w:val="00863C74"/>
    <w:rsid w:val="00866FD1"/>
    <w:rsid w:val="00874A36"/>
    <w:rsid w:val="00882D01"/>
    <w:rsid w:val="008A678D"/>
    <w:rsid w:val="008B203A"/>
    <w:rsid w:val="008B53C2"/>
    <w:rsid w:val="008B5FAC"/>
    <w:rsid w:val="008D547F"/>
    <w:rsid w:val="008E2A0C"/>
    <w:rsid w:val="008E5CDE"/>
    <w:rsid w:val="008E6E29"/>
    <w:rsid w:val="009251D2"/>
    <w:rsid w:val="009605B0"/>
    <w:rsid w:val="00976C22"/>
    <w:rsid w:val="00977036"/>
    <w:rsid w:val="00982295"/>
    <w:rsid w:val="00984BD3"/>
    <w:rsid w:val="0099774D"/>
    <w:rsid w:val="009A0A26"/>
    <w:rsid w:val="009A3A2D"/>
    <w:rsid w:val="009B66B8"/>
    <w:rsid w:val="009C17FD"/>
    <w:rsid w:val="009C31C2"/>
    <w:rsid w:val="009C76A9"/>
    <w:rsid w:val="009D3BD8"/>
    <w:rsid w:val="00A00060"/>
    <w:rsid w:val="00A029BE"/>
    <w:rsid w:val="00A14F25"/>
    <w:rsid w:val="00A2554B"/>
    <w:rsid w:val="00A44A3C"/>
    <w:rsid w:val="00A520C9"/>
    <w:rsid w:val="00A84C65"/>
    <w:rsid w:val="00A96665"/>
    <w:rsid w:val="00AB3B8D"/>
    <w:rsid w:val="00AD072A"/>
    <w:rsid w:val="00B108BB"/>
    <w:rsid w:val="00B11348"/>
    <w:rsid w:val="00B23D33"/>
    <w:rsid w:val="00B24158"/>
    <w:rsid w:val="00B45339"/>
    <w:rsid w:val="00B546F9"/>
    <w:rsid w:val="00B64C94"/>
    <w:rsid w:val="00BD1BB8"/>
    <w:rsid w:val="00BD5F6C"/>
    <w:rsid w:val="00BE1EE2"/>
    <w:rsid w:val="00C02E1B"/>
    <w:rsid w:val="00C22725"/>
    <w:rsid w:val="00C77C6C"/>
    <w:rsid w:val="00C85343"/>
    <w:rsid w:val="00C86E1B"/>
    <w:rsid w:val="00C87FC2"/>
    <w:rsid w:val="00CA5A3C"/>
    <w:rsid w:val="00CB5A1E"/>
    <w:rsid w:val="00CC13B8"/>
    <w:rsid w:val="00CC3742"/>
    <w:rsid w:val="00CC3F07"/>
    <w:rsid w:val="00D17E1B"/>
    <w:rsid w:val="00D2545A"/>
    <w:rsid w:val="00D3662A"/>
    <w:rsid w:val="00D91263"/>
    <w:rsid w:val="00E00E15"/>
    <w:rsid w:val="00E20DB1"/>
    <w:rsid w:val="00E267BA"/>
    <w:rsid w:val="00E333F9"/>
    <w:rsid w:val="00E7704A"/>
    <w:rsid w:val="00E8029F"/>
    <w:rsid w:val="00E80379"/>
    <w:rsid w:val="00E905E6"/>
    <w:rsid w:val="00EB5F04"/>
    <w:rsid w:val="00ED0B53"/>
    <w:rsid w:val="00EF55D3"/>
    <w:rsid w:val="00F15A66"/>
    <w:rsid w:val="00F179F0"/>
    <w:rsid w:val="00F221E1"/>
    <w:rsid w:val="00F40356"/>
    <w:rsid w:val="00F440B6"/>
    <w:rsid w:val="00F50054"/>
    <w:rsid w:val="00F519B8"/>
    <w:rsid w:val="00F849FE"/>
    <w:rsid w:val="00F97128"/>
    <w:rsid w:val="00F97281"/>
    <w:rsid w:val="00FA1A50"/>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rsid w:val="00034369"/>
    <w:pPr>
      <w:bidi/>
      <w:spacing w:line="360" w:lineRule="auto"/>
      <w:ind w:firstLine="630"/>
      <w:jc w:val="both"/>
      <w:outlineLvl w:val="3"/>
    </w:pPr>
    <w:rPr>
      <w:rFonts w:ascii="Sakkal Majalla" w:eastAsia="Noto Naskh Arabic" w:hAnsi="Sakkal Majalla" w:cs="Sakkal Majalla"/>
      <w:color w:val="27272A"/>
      <w:sz w:val="36"/>
      <w:szCs w:val="36"/>
      <w:lang w:val="en-US" w:bidi="ar-EG"/>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21787B"/>
    <w:rsid w:val="0024739A"/>
    <w:rsid w:val="00327D17"/>
    <w:rsid w:val="003A3E9F"/>
    <w:rsid w:val="005B28F9"/>
    <w:rsid w:val="00625265"/>
    <w:rsid w:val="00862ADD"/>
    <w:rsid w:val="009A4138"/>
    <w:rsid w:val="00A7400C"/>
    <w:rsid w:val="00B1657B"/>
    <w:rsid w:val="00C019A4"/>
    <w:rsid w:val="00E3048B"/>
    <w:rsid w:val="00F03779"/>
    <w:rsid w:val="00FC5229"/>
    <w:rsid w:val="00FE66EA"/>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3</TotalTime>
  <Pages>32</Pages>
  <Words>4944</Words>
  <Characters>28182</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30</cp:revision>
  <cp:lastPrinted>2024-01-23T12:12:00Z</cp:lastPrinted>
  <dcterms:created xsi:type="dcterms:W3CDTF">2023-12-02T03:38:00Z</dcterms:created>
  <dcterms:modified xsi:type="dcterms:W3CDTF">2024-02-0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OHUgcTv"/&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